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FAAA081" w:rsidR="00ED1743" w:rsidRPr="009961B2" w:rsidRDefault="00ED1743" w:rsidP="009961B2">
      <w:pPr>
        <w:tabs>
          <w:tab w:val="left" w:pos="1635"/>
        </w:tabs>
        <w:spacing w:after="0" w:line="240" w:lineRule="auto"/>
        <w:rPr>
          <w:rFonts w:eastAsia="Times New Roman" w:cs="Times New Roman"/>
          <w:b/>
          <w:lang w:val="en-US" w:eastAsia="nl-BE"/>
        </w:rPr>
      </w:pPr>
    </w:p>
    <w:p w14:paraId="2D8BAE05" w14:textId="1143D515"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EndPr/>
      <w:sdtContent>
        <w:p w14:paraId="62D8CB8D" w14:textId="0F606CA2"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00AF4BCF">
            <w:rPr>
              <w:b/>
              <w:lang w:val="en-US"/>
            </w:rPr>
            <w:t xml:space="preserve">the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http://www.mendeley.com/documents/?uuid=cc9b94b9-0e05-49dc-87df-ba80a1a93ee1"]}],"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w:t>
          </w:r>
          <w:r w:rsidR="000870D6">
            <w:rPr>
              <w:lang w:val="en-US"/>
            </w:rPr>
            <w:t xml:space="preserve">large-scale </w:t>
          </w:r>
          <w:r w:rsidR="001378A2" w:rsidRPr="00A57827">
            <w:rPr>
              <w:lang w:val="en-US"/>
            </w:rPr>
            <w:t>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w:t>
          </w:r>
          <w:r w:rsidR="00AF4BCF">
            <w:rPr>
              <w:lang w:val="en-US"/>
            </w:rPr>
            <w:t xml:space="preserve"> and soil</w:t>
          </w:r>
          <w:r w:rsidR="004017D5" w:rsidRPr="00A57827">
            <w:rPr>
              <w:lang w:val="en-US"/>
            </w:rPr>
            <w:t>, dispersal</w:t>
          </w:r>
          <w:r w:rsidRPr="00A57827">
            <w:rPr>
              <w:lang w:val="en-US"/>
            </w:rPr>
            <w:t>, and biotic interactions</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 xml:space="preserve">are temperature and </w:t>
          </w:r>
          <w:r w:rsidR="000870D6">
            <w:rPr>
              <w:lang w:val="en-US"/>
            </w:rPr>
            <w:t>precipitation</w:t>
          </w:r>
          <w:r w:rsidR="006214B1" w:rsidRPr="00A57827">
            <w:rPr>
              <w:lang w:val="en-US"/>
            </w:rPr>
            <w:t>. At local scales, microsite conditions such as light and substrate physicochemical quality play an important role</w:t>
          </w:r>
          <w:r w:rsidR="00C1467C">
            <w:rPr>
              <w:lang w:val="en-US"/>
            </w:rPr>
            <w:t xml:space="preserve"> as well</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fldChar w:fldCharType="begin" w:fldLock="1"/>
          </w:r>
          <w:r w:rsidR="00F444C7">
            <w:rPr>
              <w:lang w:val="en-US"/>
            </w:rPr>
            <w:instrText>ADDIN CSL_CITATION {"citationItems":[{"id":"ITEM-1","itemData":{"author":[{"dropping-particle":"","family":"Nathan","given":"Ran","non-dropping-particle":"","parse-names":false,"suffix":""},{"dropping-particle":"","family":"Muller-Landau","given":"Helene C","non-dropping-particle":"","parse-names":false,"suffix":""}],"container-title":"Trends in Ecology &amp; Evolution","id":"ITEM-1","issued":{"date-parts":[["2000"]]},"page":"278-285","title":"Spatial patterns of seed dispersal, their determinants and consequences for recruitment","type":"article-journal","volume":"15"},"uris":["http://www.mendeley.com/documents/?uuid=8a0f3795-d128-4592-8ac9-06da1e02c168","http://www.mendeley.com/documents/?uuid=a286c871-203c-424e-9991-7fd7b557e481"]}],"mendeley":{"formattedCitation":"&lt;sup&gt;2&lt;/sup&gt;","plainTextFormattedCitation":"2","previouslyFormattedCitation":"&lt;sup&gt;2&lt;/sup&gt;"},"properties":{"noteIndex":0},"schema":"https://github.com/citation-style-language/schema/raw/master/csl-citation.json"}</w:instrText>
          </w:r>
          <w:r w:rsidR="001B37BB">
            <w:rPr>
              <w:lang w:val="en-US"/>
            </w:rPr>
            <w:fldChar w:fldCharType="separate"/>
          </w:r>
          <w:r w:rsidR="00F444C7" w:rsidRPr="00F444C7">
            <w:rPr>
              <w:noProof/>
              <w:vertAlign w:val="superscript"/>
              <w:lang w:val="en-US"/>
            </w:rPr>
            <w:t>2</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t>
          </w:r>
          <w:r w:rsidR="00AF4BCF">
            <w:rPr>
              <w:lang w:val="en-US"/>
            </w:rPr>
            <w:t>may</w:t>
          </w:r>
          <w:r w:rsidR="00401DFE" w:rsidRPr="00A57827">
            <w:rPr>
              <w:lang w:val="en-US"/>
            </w:rPr>
            <w:t xml:space="preserve">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fldChar w:fldCharType="begin" w:fldLock="1"/>
          </w:r>
          <w:r w:rsidR="00F444C7">
            <w:rPr>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d":{"date-parts":[["2009"]]},"page":"3037-3045","title":"The sixth mass coextinction: are most endangered species parasites and mutualists?","type":"article-journal","volume":"276"},"uris":["http://www.mendeley.com/documents/?uuid=8c099b94-c6a8-4870-9622-77c84faeec4d","http://www.mendeley.com/documents/?uuid=664e84f6-69f0-4f30-acd5-49e4df4999d8"]},{"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http://www.mendeley.com/documents/?uuid=14725dc3-7bf5-4cfe-babd-ab5d7066b694"]},{"id":"ITEM-3","itemData":{"author":[{"dropping-particle":"","family":"Krebs","given":"CJ","non-dropping-particle":"","parse-names":false,"suffix":""}],"id":"ITEM-3","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3,4&lt;/sup&gt;","plainTextFormattedCitation":"1,3,4","previouslyFormattedCitation":"&lt;sup&gt;1,3,4&lt;/sup&gt;"},"properties":{"noteIndex":0},"schema":"https://github.com/citation-style-language/schema/raw/master/csl-citation.json"}</w:instrText>
          </w:r>
          <w:r w:rsidR="001B37BB">
            <w:rPr>
              <w:lang w:val="en-US"/>
            </w:rPr>
            <w:fldChar w:fldCharType="separate"/>
          </w:r>
          <w:r w:rsidR="00F444C7" w:rsidRPr="00F444C7">
            <w:rPr>
              <w:noProof/>
              <w:vertAlign w:val="superscript"/>
              <w:lang w:val="en-US"/>
            </w:rPr>
            <w:t>1,3,4</w:t>
          </w:r>
          <w:r w:rsidR="001B37BB">
            <w:rPr>
              <w:lang w:val="en-US"/>
            </w:rPr>
            <w:fldChar w:fldCharType="end"/>
          </w:r>
          <w:r w:rsidR="00401DFE" w:rsidRPr="00A57827">
            <w:rPr>
              <w:lang w:val="en-US"/>
            </w:rPr>
            <w:t>.</w:t>
          </w:r>
        </w:p>
        <w:p w14:paraId="0558E4F8" w14:textId="1ACE220A" w:rsidR="00A57827" w:rsidRDefault="002E3BEC" w:rsidP="00E64758">
          <w:pPr>
            <w:widowControl w:val="0"/>
            <w:spacing w:after="0" w:line="240" w:lineRule="auto"/>
            <w:jc w:val="both"/>
            <w:rPr>
              <w:lang w:val="en-US"/>
            </w:rPr>
          </w:pPr>
          <w:r w:rsidRPr="001B37BB">
            <w:rPr>
              <w:lang w:val="en-US"/>
            </w:rPr>
            <w:tab/>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w:t>
          </w:r>
          <w:r w:rsidRPr="002E5150">
            <w:rPr>
              <w:b/>
              <w:lang w:val="en-US"/>
            </w:rPr>
            <w:t>obligate inter-specific interactions</w:t>
          </w:r>
          <w:r w:rsidRPr="001B37BB">
            <w:rPr>
              <w:lang w:val="en-US"/>
            </w:rPr>
            <w:t>, such as symb</w:t>
          </w:r>
          <w:r w:rsidR="007B5ADC" w:rsidRPr="001B37BB">
            <w:rPr>
              <w:lang w:val="en-US"/>
            </w:rPr>
            <w:t xml:space="preserve">ioses, are far less </w:t>
          </w:r>
          <w:r w:rsidR="007B5ADC" w:rsidRPr="007D06AF">
            <w:rPr>
              <w:lang w:val="en-US"/>
            </w:rPr>
            <w:t>understood</w:t>
          </w:r>
          <w:r w:rsidR="001B37BB">
            <w:rPr>
              <w:vertAlign w:val="superscript"/>
              <w:lang w:val="en-US"/>
            </w:rPr>
            <w:fldChar w:fldCharType="begin" w:fldLock="1"/>
          </w:r>
          <w:r w:rsidR="00F444C7">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d":{"date-parts":[["2009"]]},"page":"3037-3045","title":"The sixth mass coextinction: are most endangered species parasites and mutualists?","type":"article-journal","volume":"276"},"uris":["http://www.mendeley.com/documents/?uuid=664e84f6-69f0-4f30-acd5-49e4df4999d8","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14725dc3-7bf5-4cfe-babd-ab5d7066b694","http://www.mendeley.com/documents/?uuid=4f195e0f-06db-4445-9d0f-8bc725bc3590","http://www.mendeley.com/documents/?uuid=e3cfbae8-5ea3-437a-9e9b-b65c7c040e86"]}],"mendeley":{"formattedCitation":"&lt;sup&gt;3,4&lt;/sup&gt;","plainTextFormattedCitation":"3,4","previouslyFormattedCitation":"&lt;sup&gt;3,4&lt;/sup&gt;"},"properties":{"noteIndex":0},"schema":"https://github.com/citation-style-language/schema/raw/master/csl-citation.json"}</w:instrText>
          </w:r>
          <w:r w:rsidR="001B37BB">
            <w:rPr>
              <w:vertAlign w:val="superscript"/>
              <w:lang w:val="en-US"/>
            </w:rPr>
            <w:fldChar w:fldCharType="separate"/>
          </w:r>
          <w:r w:rsidR="00F444C7" w:rsidRPr="00F444C7">
            <w:rPr>
              <w:noProof/>
              <w:vertAlign w:val="superscript"/>
              <w:lang w:val="en-US"/>
            </w:rPr>
            <w:t>3,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fldChar w:fldCharType="begin" w:fldLock="1"/>
          </w:r>
          <w:r w:rsidR="00F444C7">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http://www.mendeley.com/documents/?uuid=5abc2ddb-a617-418c-8182-ac25e308bc9e"]}],"mendeley":{"formattedCitation":"&lt;sup&gt;5&lt;/sup&gt;","plainTextFormattedCitation":"5","previouslyFormattedCitation":"&lt;sup&gt;5&lt;/sup&gt;"},"properties":{"noteIndex":0},"schema":"https://github.com/citation-style-language/schema/raw/master/csl-citation.json"}</w:instrText>
          </w:r>
          <w:r w:rsidR="00A70E8D">
            <w:rPr>
              <w:vertAlign w:val="superscript"/>
              <w:lang w:val="en-US"/>
            </w:rPr>
            <w:fldChar w:fldCharType="separate"/>
          </w:r>
          <w:r w:rsidR="00F444C7" w:rsidRPr="00F444C7">
            <w:rPr>
              <w:noProof/>
              <w:vertAlign w:val="superscript"/>
              <w:lang w:val="en-US"/>
            </w:rPr>
            <w:t>5</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D9398C">
            <w:rPr>
              <w:lang w:val="en-US"/>
            </w:rPr>
            <w:t>)</w:t>
          </w:r>
          <w:r w:rsidR="00A70E8D">
            <w:rPr>
              <w:vertAlign w:val="superscript"/>
              <w:lang w:val="en-US"/>
            </w:rPr>
            <w:fldChar w:fldCharType="begin" w:fldLock="1"/>
          </w:r>
          <w:r w:rsidR="00F444C7">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A70E8D">
            <w:rPr>
              <w:vertAlign w:val="superscript"/>
              <w:lang w:val="en-US"/>
            </w:rPr>
            <w:fldChar w:fldCharType="separate"/>
          </w:r>
          <w:r w:rsidR="00F444C7" w:rsidRPr="00F444C7">
            <w:rPr>
              <w:noProof/>
              <w:vertAlign w:val="superscript"/>
              <w:lang w:val="en-US"/>
            </w:rPr>
            <w:t>6</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1FD2F239" w14:textId="0D0C8D66"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rsidRPr="00E64758">
            <w:rPr>
              <w:lang w:val="en-US"/>
            </w:rP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sidRPr="002E5150">
            <w:rPr>
              <w:b/>
              <w:shd w:val="clear" w:color="auto" w:fill="FFFFFF"/>
              <w:lang w:val="en-US"/>
            </w:rPr>
            <w:t>regeneration niche</w:t>
          </w:r>
          <w:r w:rsidR="0032720C">
            <w:rPr>
              <w:shd w:val="clear" w:color="auto" w:fill="FFFFFF"/>
              <w:lang w:val="en-US"/>
            </w:rPr>
            <w:fldChar w:fldCharType="begin" w:fldLock="1"/>
          </w:r>
          <w:r w:rsidR="0056123D">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1977","11"]]},"page":"107-145","publisher":"John Wiley &amp; Sons, Ltd (10.1111)","title":"The maintenance of species richness in plant communities: the importance of the regeneration niche","type":"article-journal","volume":"52"},"uris":["http://www.mendeley.com/documents/?uuid=a8b689e4-ba6f-4eff-bfdd-f77363787a7f","http://www.mendeley.com/documents/?uuid=9ece843a-08ec-477c-9bfb-038256a6b0ac"]}],"mendeley":{"formattedCitation":"&lt;sup&gt;7&lt;/sup&gt;","plainTextFormattedCitation":"7","previouslyFormattedCitation":"&lt;sup&gt;7&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7</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fldChar w:fldCharType="begin" w:fldLock="1"/>
          </w:r>
          <w:r w:rsidR="00F444C7">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http://www.mendeley.com/documents/?uuid=e5bfa7bd-f1ac-4443-afb4-7f730b83ff6d"]}],"mendeley":{"formattedCitation":"&lt;sup&gt;8&lt;/sup&gt;","plainTextFormattedCitation":"8","previouslyFormattedCitation":"&lt;sup&gt;8&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8</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fldChar w:fldCharType="begin" w:fldLock="1"/>
          </w:r>
          <w:r w:rsidR="00F444C7">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http://www.mendeley.com/documents/?uuid=16c03080-eea1-4f35-a9e4-36a1bab3c772"]}],"mendeley":{"formattedCitation":"&lt;sup&gt;9&lt;/sup&gt;","plainTextFormattedCitation":"9","previouslyFormattedCitation":"&lt;sup&gt;9&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9</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fldChar w:fldCharType="begin" w:fldLock="1"/>
          </w:r>
          <w:r w:rsidR="00F444C7">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lt;sup&gt;10&lt;/sup&gt;","plainTextFormattedCitation":"10","previouslyFormattedCitation":"&lt;sup&gt;10&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10</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w:t>
          </w:r>
          <w:r w:rsidR="00AF4BCF">
            <w:rPr>
              <w:lang w:val="en-US"/>
            </w:rPr>
            <w:t xml:space="preserve">a </w:t>
          </w:r>
          <w:r w:rsidR="002F35D0" w:rsidRPr="001B37BB">
            <w:rPr>
              <w:lang w:val="en-US"/>
            </w:rPr>
            <w:t>plants' regeneration niche.</w:t>
          </w:r>
        </w:p>
        <w:p w14:paraId="6073C5F4" w14:textId="5AEF27E0" w:rsidR="00DF0EAC" w:rsidRPr="00A57827" w:rsidRDefault="00AA6EB7" w:rsidP="00E64758">
          <w:pPr>
            <w:spacing w:after="0" w:line="240" w:lineRule="auto"/>
            <w:jc w:val="both"/>
            <w:rPr>
              <w:lang w:val="en-US"/>
            </w:rPr>
          </w:pPr>
          <w:r w:rsidRPr="001B37BB">
            <w:rPr>
              <w:b/>
              <w:lang w:val="en-US"/>
            </w:rPr>
            <w:tab/>
          </w:r>
          <w:r w:rsidR="00CD564A" w:rsidRPr="00A57827">
            <w:rPr>
              <w:b/>
              <w:lang w:val="en-US"/>
            </w:rPr>
            <w:t>Epiphytes</w:t>
          </w:r>
          <w:r w:rsidR="00CD564A" w:rsidRPr="00A57827">
            <w:rPr>
              <w:lang w:val="en-US"/>
            </w:rPr>
            <w:t xml:space="preserve"> </w:t>
          </w:r>
          <w:r w:rsidR="00DE07B6">
            <w:rPr>
              <w:lang w:val="en-US"/>
            </w:rPr>
            <w:t xml:space="preserve">are plants that </w:t>
          </w:r>
          <w:r w:rsidR="00B93BB3" w:rsidRPr="00A57827">
            <w:rPr>
              <w:lang w:val="en-US"/>
            </w:rPr>
            <w:t xml:space="preserve">live non-parasitically on </w:t>
          </w:r>
          <w:r w:rsidR="00CD564A" w:rsidRPr="00A57827">
            <w:rPr>
              <w:lang w:val="en-US"/>
            </w:rPr>
            <w:t>tree trunks and branches</w:t>
          </w:r>
          <w:r w:rsidR="00B93BB3" w:rsidRPr="00A57827">
            <w:rPr>
              <w:lang w:val="en-US"/>
            </w:rPr>
            <w:t>,</w:t>
          </w:r>
          <w:r w:rsidR="00B42DD9" w:rsidRPr="00A57827">
            <w:rPr>
              <w:lang w:val="en-US"/>
            </w:rPr>
            <w:t xml:space="preserve"> </w:t>
          </w:r>
          <w:r w:rsidR="00CD564A"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00CD564A" w:rsidRPr="00A57827">
            <w:rPr>
              <w:lang w:val="en-US"/>
            </w:rPr>
            <w:t xml:space="preserve">Because </w:t>
          </w:r>
          <w:r w:rsidR="005E0F57">
            <w:rPr>
              <w:lang w:val="en-US"/>
            </w:rPr>
            <w:t>of their life style</w:t>
          </w:r>
          <w:r w:rsidR="00CD564A" w:rsidRPr="00A57827">
            <w:rPr>
              <w:lang w:val="en-US"/>
            </w:rPr>
            <w:t xml:space="preserve">, </w:t>
          </w:r>
          <w:r w:rsidR="005E0F57">
            <w:rPr>
              <w:lang w:val="en-US"/>
            </w:rPr>
            <w:t>epiphytes</w:t>
          </w:r>
          <w:r w:rsidR="00DE07B6">
            <w:rPr>
              <w:lang w:val="en-US"/>
            </w:rPr>
            <w:t xml:space="preserve"> </w:t>
          </w:r>
          <w:r w:rsidR="00CD564A" w:rsidRPr="00A57827">
            <w:rPr>
              <w:lang w:val="en-US"/>
            </w:rPr>
            <w:t xml:space="preserve">face strong ecological gradients </w:t>
          </w:r>
          <w:r w:rsidR="00DE07B6">
            <w:rPr>
              <w:lang w:val="en-US"/>
            </w:rPr>
            <w:t xml:space="preserve">at relatively </w:t>
          </w:r>
          <w:r w:rsidR="00CD564A"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00CD564A" w:rsidRPr="00A57827">
            <w:rPr>
              <w:b/>
              <w:lang w:val="en-US"/>
            </w:rPr>
            <w:t>light</w:t>
          </w:r>
          <w:r w:rsidR="00DE07B6">
            <w:rPr>
              <w:lang w:val="en-US"/>
            </w:rPr>
            <w:t>,</w:t>
          </w:r>
          <w:r w:rsidR="00CD564A" w:rsidRPr="00A57827">
            <w:rPr>
              <w:lang w:val="en-US"/>
            </w:rPr>
            <w:t xml:space="preserve"> </w:t>
          </w:r>
          <w:r w:rsidR="00DE07B6">
            <w:rPr>
              <w:lang w:val="en-US"/>
            </w:rPr>
            <w:t xml:space="preserve">which changes </w:t>
          </w:r>
          <w:r w:rsidR="000F36A6">
            <w:rPr>
              <w:lang w:val="en-US"/>
            </w:rPr>
            <w:t xml:space="preserve">considerably </w:t>
          </w:r>
          <w:r w:rsidR="00DE07B6">
            <w:rPr>
              <w:lang w:val="en-US"/>
            </w:rPr>
            <w:t>through the canopy of</w:t>
          </w:r>
          <w:r w:rsidR="00CD564A"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to regulate their photosynthetic capacity and growth rate</w:t>
          </w:r>
          <w:r w:rsidR="00E922BB">
            <w:rPr>
              <w:lang w:val="en-US"/>
            </w:rPr>
            <w:fldChar w:fldCharType="begin" w:fldLock="1"/>
          </w:r>
          <w:r w:rsidR="00F444C7">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http://www.mendeley.com/documents/?uuid=f9938be9-b3fa-41f7-a379-6be42e561896"]}],"mendeley":{"formattedCitation":"&lt;sup&gt;11&lt;/sup&gt;","plainTextFormattedCitation":"11","previouslyFormattedCitation":"&lt;sup&gt;11&lt;/sup&gt;"},"properties":{"noteIndex":0},"schema":"https://github.com/citation-style-language/schema/raw/master/csl-citation.json"}</w:instrText>
          </w:r>
          <w:r w:rsidR="00E922BB">
            <w:rPr>
              <w:lang w:val="en-US"/>
            </w:rPr>
            <w:fldChar w:fldCharType="separate"/>
          </w:r>
          <w:r w:rsidR="00F444C7" w:rsidRPr="00F444C7">
            <w:rPr>
              <w:noProof/>
              <w:vertAlign w:val="superscript"/>
              <w:lang w:val="en-US"/>
            </w:rPr>
            <w:t>11</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and the scarce information available is far from conclusive</w:t>
          </w:r>
          <w:r w:rsidR="00E922BB">
            <w:rPr>
              <w:lang w:val="en-US"/>
            </w:rPr>
            <w:fldChar w:fldCharType="begin" w:fldLock="1"/>
          </w:r>
          <w:r w:rsidR="00F444C7">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f9938be9-b3fa-41f7-a379-6be42e561896","http://www.mendeley.com/documents/?uuid=33f5e1ee-4a3f-4513-8800-03351719752d"]}],"mendeley":{"formattedCitation":"&lt;sup&gt;11&lt;/sup&gt;","plainTextFormattedCitation":"11","previouslyFormattedCitation":"&lt;sup&gt;11&lt;/sup&gt;"},"properties":{"noteIndex":0},"schema":"https://github.com/citation-style-language/schema/raw/master/csl-citation.json"}</w:instrText>
          </w:r>
          <w:r w:rsidR="00E922BB">
            <w:rPr>
              <w:lang w:val="en-US"/>
            </w:rPr>
            <w:fldChar w:fldCharType="separate"/>
          </w:r>
          <w:r w:rsidR="00F444C7" w:rsidRPr="00F444C7">
            <w:rPr>
              <w:noProof/>
              <w:vertAlign w:val="superscript"/>
              <w:lang w:val="en-US"/>
            </w:rPr>
            <w:t>11</w:t>
          </w:r>
          <w:r w:rsidR="00E922BB">
            <w:rPr>
              <w:lang w:val="en-US"/>
            </w:rPr>
            <w:fldChar w:fldCharType="end"/>
          </w:r>
          <w:r w:rsidR="00F51133">
            <w:rPr>
              <w:lang w:val="en-US"/>
            </w:rPr>
            <w:t xml:space="preserve">. </w:t>
          </w:r>
          <w:r w:rsidR="00AF4BCF">
            <w:rPr>
              <w:lang w:val="en-US"/>
            </w:rPr>
            <w:t>In</w:t>
          </w:r>
          <w:r w:rsidR="002E5150">
            <w:rPr>
              <w:lang w:val="en-US"/>
            </w:rPr>
            <w:t xml:space="preserve"> contrast </w:t>
          </w:r>
          <w:r w:rsidR="00AF4BCF">
            <w:rPr>
              <w:lang w:val="en-US"/>
            </w:rPr>
            <w:t xml:space="preserve">to </w:t>
          </w:r>
          <w:r w:rsidR="002E5150">
            <w:rPr>
              <w:lang w:val="en-US"/>
            </w:rPr>
            <w:t>epiphyte</w:t>
          </w:r>
          <w:r w:rsidR="00DE72E4">
            <w:rPr>
              <w:lang w:val="en-US"/>
            </w:rPr>
            <w:t>s belonging to other families</w:t>
          </w:r>
          <w:r w:rsidR="002E5150">
            <w:rPr>
              <w:lang w:val="en-US"/>
            </w:rPr>
            <w:t xml:space="preserve">, </w:t>
          </w:r>
          <w:r w:rsidR="00DE72E4">
            <w:rPr>
              <w:lang w:val="en-US"/>
            </w:rPr>
            <w:t xml:space="preserve">the regeneration niche of </w:t>
          </w:r>
          <w:r w:rsidR="002E5150" w:rsidRPr="002E5150">
            <w:rPr>
              <w:b/>
              <w:lang w:val="en-US"/>
            </w:rPr>
            <w:t>epiphytic orchids</w:t>
          </w:r>
          <w:r w:rsidR="002E5150">
            <w:rPr>
              <w:lang w:val="en-US"/>
            </w:rPr>
            <w:t xml:space="preserve"> </w:t>
          </w:r>
          <w:r w:rsidR="00DE72E4">
            <w:rPr>
              <w:lang w:val="en-US"/>
            </w:rPr>
            <w:t xml:space="preserve">depends on </w:t>
          </w:r>
          <w:r w:rsidR="00CD564A" w:rsidRPr="00A57827">
            <w:rPr>
              <w:lang w:val="en-US"/>
            </w:rPr>
            <w:t xml:space="preserve">two </w:t>
          </w:r>
          <w:r w:rsidR="00DE72E4">
            <w:rPr>
              <w:lang w:val="en-US"/>
            </w:rPr>
            <w:t>additional</w:t>
          </w:r>
          <w:r w:rsidR="00CD564A" w:rsidRPr="00A57827">
            <w:rPr>
              <w:lang w:val="en-US"/>
            </w:rPr>
            <w:t xml:space="preserve"> </w:t>
          </w:r>
          <w:r w:rsidR="00DE07B6">
            <w:rPr>
              <w:lang w:val="en-US"/>
            </w:rPr>
            <w:t xml:space="preserve">factor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r w:rsidR="00F552DA">
            <w:rPr>
              <w:lang w:val="en-US"/>
            </w:rPr>
            <w:fldChar w:fldCharType="begin" w:fldLock="1"/>
          </w:r>
          <w:r w:rsidR="00F444C7">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http://www.mendeley.com/documents/?uuid=59e50124-d8cd-4b25-8ae0-c5b2e763a18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lt;sup&gt;12,13&lt;/sup&gt;","plainTextFormattedCitation":"12,13","previouslyFormattedCitation":"&lt;sup&gt;12,13&lt;/sup&gt;"},"properties":{"noteIndex":0},"schema":"https://github.com/citation-style-language/schema/raw/master/csl-citation.json"}</w:instrText>
          </w:r>
          <w:r w:rsidR="00F552DA">
            <w:rPr>
              <w:lang w:val="en-US"/>
            </w:rPr>
            <w:fldChar w:fldCharType="separate"/>
          </w:r>
          <w:r w:rsidR="00F444C7" w:rsidRPr="00F444C7">
            <w:rPr>
              <w:noProof/>
              <w:vertAlign w:val="superscript"/>
              <w:lang w:val="en-US"/>
            </w:rPr>
            <w:t>12,13</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00CD564A" w:rsidRPr="00A57827">
            <w:rPr>
              <w:lang w:val="en-US"/>
            </w:rPr>
            <w:t>while</w:t>
          </w:r>
          <w:r w:rsidR="00B42DD9" w:rsidRPr="00A57827">
            <w:rPr>
              <w:lang w:val="en-US"/>
            </w:rPr>
            <w:t xml:space="preserve"> </w:t>
          </w:r>
          <w:r w:rsidR="00DE07B6">
            <w:rPr>
              <w:lang w:val="en-US"/>
            </w:rPr>
            <w:t xml:space="preserve">the </w:t>
          </w:r>
          <w:r w:rsidR="00CD564A"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potentially reducing their dependency on mycorrhiza as compared to seedlings</w:t>
          </w:r>
          <w:r w:rsidR="00F552DA">
            <w:rPr>
              <w:lang w:val="en-US"/>
            </w:rPr>
            <w:t xml:space="preserve"> </w:t>
          </w:r>
          <w:r w:rsidR="00AF4BCF" w:rsidRPr="00A57827">
            <w:rPr>
              <w:lang w:val="en-US"/>
            </w:rPr>
            <w:t>(</w:t>
          </w:r>
          <w:r w:rsidR="00AF4BCF" w:rsidRPr="00A57827">
            <w:rPr>
              <w:b/>
              <w:lang w:val="en-US"/>
            </w:rPr>
            <w:t>partial mycoheterotrophy</w:t>
          </w:r>
          <w:r w:rsidR="00AF4BCF">
            <w:rPr>
              <w:b/>
              <w:lang w:val="en-US"/>
            </w:rPr>
            <w:t xml:space="preserve"> or even autotrophy</w:t>
          </w:r>
          <w:r w:rsidR="00AF4BCF" w:rsidRPr="00A57827">
            <w:rPr>
              <w:lang w:val="en-US"/>
            </w:rPr>
            <w:t>)</w:t>
          </w:r>
          <w:r w:rsidR="00F552DA">
            <w:rPr>
              <w:lang w:val="en-US"/>
            </w:rPr>
            <w:fldChar w:fldCharType="begin" w:fldLock="1"/>
          </w:r>
          <w:r w:rsidR="00F444C7">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http://www.mendeley.com/documents/?uuid=3abda3e4-40b8-433a-8365-69bef7ae78e4"]}],"mendeley":{"formattedCitation":"&lt;sup&gt;14&lt;/sup&gt;","plainTextFormattedCitation":"14","previouslyFormattedCitation":"&lt;sup&gt;14&lt;/sup&gt;"},"properties":{"noteIndex":0},"schema":"https://github.com/citation-style-language/schema/raw/master/csl-citation.json"}</w:instrText>
          </w:r>
          <w:r w:rsidR="00F552DA">
            <w:rPr>
              <w:lang w:val="en-US"/>
            </w:rPr>
            <w:fldChar w:fldCharType="separate"/>
          </w:r>
          <w:r w:rsidR="00F444C7" w:rsidRPr="00F444C7">
            <w:rPr>
              <w:noProof/>
              <w:vertAlign w:val="superscript"/>
              <w:lang w:val="en-US"/>
            </w:rPr>
            <w:t>1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w:t>
          </w:r>
          <w:r w:rsidR="00477BCE" w:rsidRPr="00A57827">
            <w:rPr>
              <w:lang w:val="en-US"/>
            </w:rPr>
            <w:lastRenderedPageBreak/>
            <w:t xml:space="preserve">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625E2EB9"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F552DA">
            <w:rPr>
              <w:vertAlign w:val="superscript"/>
              <w:lang w:val="en-US"/>
            </w:rPr>
            <w:fldChar w:fldCharType="begin" w:fldLock="1"/>
          </w:r>
          <w:r w:rsidR="00F444C7">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http://www.mendeley.com/documents/?uuid=3b2886ee-5608-4d6e-a544-8d2ed0d0e62c"]},{"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http://www.mendeley.com/documents/?uuid=133a1d36-6a73-4ac0-982d-180a0780138a"]}],"mendeley":{"formattedCitation":"&lt;sup&gt;15–17&lt;/sup&gt;","plainTextFormattedCitation":"15–17","previouslyFormattedCitation":"&lt;sup&gt;15–17&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15–17</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fldChar w:fldCharType="begin" w:fldLock="1"/>
          </w:r>
          <w:r w:rsidR="00F444C7">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http://www.mendeley.com/documents/?uuid=46e25e5e-b8a2-4fa0-b264-6c0d3079c1ac"]},{"id":"ITEM-2","itemData":{"DOI":"10.1111/j.1365-294X.2008.03848.x","ISBN":"0962-1083","ISSN":"09621083","PMID":"18627452","abstract":"Fungus-subsidized growth through the seedling stage is the most critical feature of the life history for the thousands of mycorrhizal plant species that propagate by means of 'dust seeds.' We investigated the extent of specificity towards fungi shown by orchids in the genera Cephalanthera and Epipactis at three stages of their life cycle: (i) initiation of germination, (ii) during seedling development, and (iii) in the mature photosynthetic plant. It is known that in the mature phase, plants of these genera can be mycorrhizal with a number of fungi that are simultaneously ectomycorrhizal with the roots of neighbouring forest trees. The extent to which earlier developmental stages use the same or a distinctive suite of fungi was unclear. To address this question, a total of 1500 packets containing orchid seeds were buried for up to 3 years in diverse European forest sites which either supported or lacked populations of helleborine orchids. After harvest, the fungi associated with the three developmental stages, and with tree roots, were identified via cultivation-independent molecular methods. While our results show that most fungal symbionts are ectomycorrhizal, differences were observed between orchids in the representation of fungi at the three life stages. In Cephalanthera damasonium and C. longifolia, the fungi detected in seedlings were only a subset of the wider range seen in germinating seeds and mature plants. In Epipactis atrorubens, the fungi detected were similar at all three life stages, but different fungal lineages produced a difference in seedling germination performance. Our results demonstrate that there can be a narrow checkpoint for mycorrhizal range during seedling growth relative to the more promiscuous germination and mature stages of these plants' life cycle.","author":[{"dropping-particle":"","family":"Bidartondo","given":"Martin I.","non-dropping-particle":"","parse-names":false,"suffix":""},{"dropping-particle":"","family":"Read","given":"David J.","non-dropping-particle":"","parse-names":false,"suffix":""}],"container-title":"Molecular Ecology","id":"ITEM-2","issue":"16","issued":{"date-parts":[["2008"]]},"page":"3707-3716","title":"Fungal specificity bottlenecks during orchid germination and development","type":"article-journal","volume":"17"},"uris":["http://www.mendeley.com/documents/?uuid=756dd4cc-5246-482e-9722-5db6b589e3d9"]}],"mendeley":{"formattedCitation":"&lt;sup&gt;18,19&lt;/sup&gt;","plainTextFormattedCitation":"18,19","previouslyFormattedCitation":"&lt;sup&gt;18,19&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18,19</w:t>
          </w:r>
          <w:r w:rsidR="00F552DA">
            <w:rPr>
              <w:vertAlign w:val="superscript"/>
              <w:lang w:val="en-US"/>
            </w:rPr>
            <w:fldChar w:fldCharType="end"/>
          </w:r>
          <w:r w:rsidR="0087064B" w:rsidRPr="00A57827">
            <w:rPr>
              <w:lang w:val="en-US"/>
            </w:rPr>
            <w:t xml:space="preserve"> to generalists</w:t>
          </w:r>
          <w:r w:rsidR="00F552DA">
            <w:rPr>
              <w:vertAlign w:val="superscript"/>
              <w:lang w:val="en-US"/>
            </w:rPr>
            <w:fldChar w:fldCharType="begin" w:fldLock="1"/>
          </w:r>
          <w:r w:rsidR="00F444C7">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http://www.mendeley.com/documents/?uuid=621c74c6-34ef-44ba-8355-c4249728b47d"]},{"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lt;sup&gt;20,21&lt;/sup&gt;","plainTextFormattedCitation":"20,21","previouslyFormattedCitation":"&lt;sup&gt;20,21&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20,21</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Pr>
              <w:rFonts w:eastAsia="Times New Roman"/>
              <w:lang w:val="en"/>
            </w:rPr>
            <w:fldChar w:fldCharType="begin" w:fldLock="1"/>
          </w:r>
          <w:r w:rsidR="00F444C7">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lt;sup&gt;22&lt;/sup&gt;","plainTextFormattedCitation":"22","previouslyFormattedCitation":"&lt;sup&gt;22&lt;/sup&gt;"},"properties":{"noteIndex":0},"schema":"https://github.com/citation-style-language/schema/raw/master/csl-citation.json"}</w:instrText>
          </w:r>
          <w:r w:rsidR="00F552DA">
            <w:rPr>
              <w:rFonts w:eastAsia="Times New Roman"/>
              <w:lang w:val="en"/>
            </w:rPr>
            <w:fldChar w:fldCharType="separate"/>
          </w:r>
          <w:r w:rsidR="00F444C7" w:rsidRPr="00F444C7">
            <w:rPr>
              <w:rFonts w:eastAsia="Times New Roman"/>
              <w:noProof/>
              <w:vertAlign w:val="superscript"/>
              <w:lang w:val="en"/>
            </w:rPr>
            <w:t>22</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vertAlign w:val="superscript"/>
              <w:lang w:val="en-US"/>
            </w:rPr>
            <w:fldChar w:fldCharType="begin" w:fldLock="1"/>
          </w:r>
          <w:r w:rsidR="00F444C7">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lt;sup&gt;23&lt;/sup&gt;","plainTextFormattedCitation":"23","previouslyFormattedCitation":"&lt;sup&gt;23&lt;/sup&gt;"},"properties":{"noteIndex":0},"schema":"https://github.com/citation-style-language/schema/raw/master/csl-citation.json"}</w:instrText>
          </w:r>
          <w:r w:rsidR="008269E5">
            <w:rPr>
              <w:vertAlign w:val="superscript"/>
              <w:lang w:val="en-US"/>
            </w:rPr>
            <w:fldChar w:fldCharType="separate"/>
          </w:r>
          <w:r w:rsidR="00F444C7" w:rsidRPr="00F444C7">
            <w:rPr>
              <w:noProof/>
              <w:vertAlign w:val="superscript"/>
              <w:lang w:val="en-US"/>
            </w:rPr>
            <w:t>23</w:t>
          </w:r>
          <w:r w:rsidR="008269E5">
            <w:rPr>
              <w:vertAlign w:val="superscript"/>
              <w:lang w:val="en-US"/>
            </w:rPr>
            <w:fldChar w:fldCharType="end"/>
          </w:r>
          <w:r w:rsidR="0087064B" w:rsidRPr="00A57827">
            <w:rPr>
              <w:lang w:val="en-US"/>
            </w:rPr>
            <w:t xml:space="preserve"> and that they tend to be generalists</w:t>
          </w:r>
          <w:r w:rsidR="008269E5">
            <w:rPr>
              <w:lang w:val="en-US"/>
            </w:rPr>
            <w:fldChar w:fldCharType="begin" w:fldLock="1"/>
          </w:r>
          <w:r w:rsidR="00F444C7">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lt;sup&gt;24,25&lt;/sup&gt;","plainTextFormattedCitation":"24,25","previouslyFormattedCitation":"&lt;sup&gt;24,25&lt;/sup&gt;"},"properties":{"noteIndex":0},"schema":"https://github.com/citation-style-language/schema/raw/master/csl-citation.json"}</w:instrText>
          </w:r>
          <w:r w:rsidR="008269E5">
            <w:rPr>
              <w:lang w:val="en-US"/>
            </w:rPr>
            <w:fldChar w:fldCharType="separate"/>
          </w:r>
          <w:r w:rsidR="00F444C7" w:rsidRPr="00F444C7">
            <w:rPr>
              <w:noProof/>
              <w:vertAlign w:val="superscript"/>
              <w:lang w:val="en-US"/>
            </w:rPr>
            <w:t>24,25</w:t>
          </w:r>
          <w:r w:rsidR="008269E5">
            <w:rPr>
              <w:lang w:val="en-US"/>
            </w:rPr>
            <w:fldChar w:fldCharType="end"/>
          </w:r>
          <w:r w:rsidR="0087064B" w:rsidRPr="00A57827">
            <w:rPr>
              <w:lang w:val="en-US"/>
            </w:rPr>
            <w:t>, although highly specialized taxa have also been documented</w:t>
          </w:r>
          <w:r w:rsidR="008269E5">
            <w:rPr>
              <w:vertAlign w:val="superscript"/>
              <w:lang w:val="en-US"/>
            </w:rPr>
            <w:fldChar w:fldCharType="begin" w:fldLock="1"/>
          </w:r>
          <w:r w:rsidR="00F444C7">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lt;sup&gt;22,26&lt;/sup&gt;","plainTextFormattedCitation":"22,26","previouslyFormattedCitation":"&lt;sup&gt;22,26&lt;/sup&gt;"},"properties":{"noteIndex":0},"schema":"https://github.com/citation-style-language/schema/raw/master/csl-citation.json"}</w:instrText>
          </w:r>
          <w:r w:rsidR="008269E5">
            <w:rPr>
              <w:vertAlign w:val="superscript"/>
              <w:lang w:val="en-US"/>
            </w:rPr>
            <w:fldChar w:fldCharType="separate"/>
          </w:r>
          <w:r w:rsidR="00F444C7" w:rsidRPr="00F444C7">
            <w:rPr>
              <w:noProof/>
              <w:vertAlign w:val="superscript"/>
              <w:lang w:val="en-US"/>
            </w:rPr>
            <w:t>22,26</w:t>
          </w:r>
          <w:r w:rsidR="008269E5">
            <w:rPr>
              <w:vertAlign w:val="superscript"/>
              <w:lang w:val="en-US"/>
            </w:rPr>
            <w:fldChar w:fldCharType="end"/>
          </w:r>
          <w:r w:rsidR="0087064B" w:rsidRPr="00A57827">
            <w:rPr>
              <w:lang w:val="en-US"/>
            </w:rPr>
            <w:t xml:space="preserve">. </w:t>
          </w:r>
          <w:r w:rsidR="00AF4BCF">
            <w:rPr>
              <w:lang w:val="en-US"/>
            </w:rPr>
            <w:t>Moreover, s</w:t>
          </w:r>
          <w:r w:rsidR="0087064B" w:rsidRPr="00A57827">
            <w:rPr>
              <w:lang w:val="en-US"/>
            </w:rPr>
            <w:t xml:space="preserve">tudies </w:t>
          </w:r>
          <w:r w:rsidR="00AF4BCF">
            <w:rPr>
              <w:lang w:val="en-US"/>
            </w:rPr>
            <w:t>conducted across</w:t>
          </w:r>
          <w:r w:rsidR="0087064B" w:rsidRPr="00A57827">
            <w:rPr>
              <w:lang w:val="en-US"/>
            </w:rPr>
            <w:t xml:space="preserve">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Pr>
              <w:lang w:val="en-US"/>
            </w:rPr>
            <w:fldChar w:fldCharType="begin" w:fldLock="1"/>
          </w:r>
          <w:r w:rsidR="00F444C7">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lt;sup&gt;27&lt;/sup&gt;","plainTextFormattedCitation":"27","previouslyFormattedCitation":"&lt;sup&gt;27&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7</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BE79DC3"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fldChar w:fldCharType="begin" w:fldLock="1"/>
          </w:r>
          <w:r w:rsidR="00F444C7">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http://www.mendeley.com/documents/?uuid=bc169f31-20b8-4def-8237-58a28fa5ddf7"]}],"mendeley":{"formattedCitation":"&lt;sup&gt;28&lt;/sup&gt;","plainTextFormattedCitation":"28","previouslyFormattedCitation":"&lt;sup&gt;28&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8</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fldChar w:fldCharType="begin" w:fldLock="1"/>
          </w:r>
          <w:r w:rsidR="00F444C7">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http://www.mendeley.com/documents/?uuid=a0e5648b-c440-4244-8aac-3274392eb67e"]}],"mendeley":{"formattedCitation":"&lt;sup&gt;29&lt;/sup&gt;","plainTextFormattedCitation":"29","previouslyFormattedCitation":"&lt;sup&gt;29&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9</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fldChar w:fldCharType="begin" w:fldLock="1"/>
          </w:r>
          <w:r w:rsidR="00F444C7">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a0e5648b-c440-4244-8aac-3274392eb67e","http://www.mendeley.com/documents/?uuid=4244ef46-9855-4c1f-a2a7-c32b7073a125"]}],"mendeley":{"formattedCitation":"&lt;sup&gt;29&lt;/sup&gt;","plainTextFormattedCitation":"29","previouslyFormattedCitation":"&lt;sup&gt;29&lt;/sup&gt;"},"properties":{"noteIndex":0},"schema":"https://github.com/citation-style-language/schema/raw/master/csl-citation.json"}</w:instrText>
          </w:r>
          <w:r w:rsidR="007004F1">
            <w:rPr>
              <w:rFonts w:cs="Times-Roman"/>
              <w:vertAlign w:val="superscript"/>
              <w:lang w:val="en-US"/>
            </w:rPr>
            <w:fldChar w:fldCharType="separate"/>
          </w:r>
          <w:r w:rsidR="00F444C7" w:rsidRPr="00F444C7">
            <w:rPr>
              <w:rFonts w:cs="Times-Roman"/>
              <w:noProof/>
              <w:vertAlign w:val="superscript"/>
              <w:lang w:val="en-US"/>
            </w:rPr>
            <w:t>29</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Pr>
              <w:vertAlign w:val="superscript"/>
              <w:lang w:val="en-US"/>
            </w:rPr>
            <w:fldChar w:fldCharType="begin" w:fldLock="1"/>
          </w:r>
          <w:r w:rsidR="00F444C7">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133a1d36-6a73-4ac0-982d-180a0780138a","http://www.mendeley.com/documents/?uuid=6cc312d9-d286-4f02-8261-8873d64c574b"]}],"mendeley":{"formattedCitation":"&lt;sup&gt;17&lt;/sup&gt;","plainTextFormattedCitation":"17","previouslyFormattedCitation":"&lt;sup&gt;17&lt;/sup&gt;"},"properties":{"noteIndex":0},"schema":"https://github.com/citation-style-language/schema/raw/master/csl-citation.json"}</w:instrText>
          </w:r>
          <w:r w:rsidR="00F2103B">
            <w:rPr>
              <w:vertAlign w:val="superscript"/>
              <w:lang w:val="en-US"/>
            </w:rPr>
            <w:fldChar w:fldCharType="separate"/>
          </w:r>
          <w:r w:rsidR="00F444C7" w:rsidRPr="00F444C7">
            <w:rPr>
              <w:noProof/>
              <w:vertAlign w:val="superscript"/>
              <w:lang w:val="en-US"/>
            </w:rPr>
            <w:t>17</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Pr>
              <w:lang w:val="en-US"/>
            </w:rPr>
            <w:fldChar w:fldCharType="begin" w:fldLock="1"/>
          </w:r>
          <w:r w:rsidR="00F444C7">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a0e5648b-c440-4244-8aac-3274392eb67e","http://www.mendeley.com/documents/?uuid=4244ef46-9855-4c1f-a2a7-c32b7073a125"]}],"mendeley":{"formattedCitation":"&lt;sup&gt;29&lt;/sup&gt;","plainTextFormattedCitation":"29","previouslyFormattedCitation":"&lt;sup&gt;29&lt;/sup&gt;"},"properties":{"noteIndex":0},"schema":"https://github.com/citation-style-language/schema/raw/master/csl-citation.json"}</w:instrText>
          </w:r>
          <w:r w:rsidR="00132F3B">
            <w:rPr>
              <w:lang w:val="en-US"/>
            </w:rPr>
            <w:fldChar w:fldCharType="separate"/>
          </w:r>
          <w:r w:rsidR="00F444C7" w:rsidRPr="00F444C7">
            <w:rPr>
              <w:noProof/>
              <w:vertAlign w:val="superscript"/>
              <w:lang w:val="en-US"/>
            </w:rPr>
            <w:t>29</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66B8525" w14:textId="06752E13" w:rsidR="00856EF7" w:rsidRDefault="00AA6EB7" w:rsidP="00E64758">
          <w:pPr>
            <w:spacing w:after="0" w:line="240" w:lineRule="auto"/>
            <w:jc w:val="both"/>
            <w:rPr>
              <w:rFonts w:cs="Calibri"/>
              <w:lang w:val="en-US"/>
            </w:rPr>
          </w:pPr>
          <w:r w:rsidRPr="00A57827">
            <w:rPr>
              <w:b/>
              <w:lang w:val="en-US"/>
            </w:rPr>
            <w:tab/>
          </w:r>
          <w:bookmarkStart w:id="1" w:name="_Hlk525065770"/>
          <w:r w:rsidR="005E0F57">
            <w:rPr>
              <w:lang w:val="en-US"/>
            </w:rPr>
            <w:t xml:space="preserve">Because </w:t>
          </w:r>
          <w:r w:rsidR="003E77C2" w:rsidRPr="00A57827">
            <w:rPr>
              <w:lang w:val="en-US"/>
            </w:rPr>
            <w:t xml:space="preserve">seedlings </w:t>
          </w:r>
          <w:r w:rsidR="005E0F57">
            <w:rPr>
              <w:lang w:val="en-US"/>
            </w:rPr>
            <w:t xml:space="preserve">often </w:t>
          </w:r>
          <w:r w:rsidR="003E77C2" w:rsidRPr="00A57827">
            <w:rPr>
              <w:lang w:val="en-US"/>
            </w:rPr>
            <w:t xml:space="preserve">experience high </w:t>
          </w:r>
          <w:r w:rsidR="005E0F57">
            <w:rPr>
              <w:lang w:val="en-US"/>
            </w:rPr>
            <w:t xml:space="preserve">mortality </w:t>
          </w:r>
          <w:r w:rsidR="003E77C2" w:rsidRPr="00A57827">
            <w:rPr>
              <w:lang w:val="en-US"/>
            </w:rPr>
            <w:t xml:space="preserve">in later stages of </w:t>
          </w:r>
          <w:r w:rsidR="005E0F57">
            <w:rPr>
              <w:lang w:val="en-US"/>
            </w:rPr>
            <w:t xml:space="preserve">their </w:t>
          </w:r>
          <w:r w:rsidR="003E77C2" w:rsidRPr="00A57827">
            <w:rPr>
              <w:lang w:val="en-US"/>
            </w:rPr>
            <w:t>development</w:t>
          </w:r>
          <w:r w:rsidR="00132F3B">
            <w:rPr>
              <w:rStyle w:val="Refdenotaalfinal"/>
              <w:vertAlign w:val="baseline"/>
            </w:rPr>
            <w:fldChar w:fldCharType="begin" w:fldLock="1"/>
          </w:r>
          <w:r w:rsidR="00F444C7">
            <w:rPr>
              <w:lang w:val="en-US"/>
            </w:rPr>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http://www.mendeley.com/documents/?uuid=4bfc88bc-6a98-4279-b2e8-e1f383e73ab0"]},{"id":"ITEM-2","itemData":{"DOI":"10.1046/j.0028-646X.2001.00277.x","ISBN":"1469-8137","ISSN":"0028646X","abstract":"* •The dependence of seeds of terrestrial orchids on specific fungi for germination provides a means of locating these fungi in the wild and to investigate the role of appropriate fungi in the germination of orchid seed and development of seedlings under natural field conditions. * •Seed baits, comprising orchid (Caladenia arenicola) seed enclosed in fine nylon mesh, were placed at sample points along four transects through two orchid populations in bushland in Western Australia. Seed germination was scored and compared with adult orchid plant distribution and soil factors. * •A small fraction of available seed (&lt; 1%) germinated to a stage of tuber formation where survival over the subsequent dry season would have been possible. Germination increased in the vicinity of adult C. arenicola plants, but other factors, such as soil potassium levels and presence of leaf litter, were also correlated with seed germination. * •The measurement of the spatial variability in germination events within an orchid habitat demonstrated the availability of new recruitment sites. This information is required to assess the natural recruitment capacity and the potential for orchid reintroduction in natural habitats.","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container-title":"New Phytologist","id":"ITEM-2","issue":"3","issued":{"date-parts":[["2001"]]},"page":"511-520","title":"Constraints to symbiotic germination of terrestrial orchid seed in a mediterranean bushland","type":"article-journal","volume":"152"},"uris":["http://www.mendeley.com/documents/?uuid=cdfc2d7a-4e84-4918-932d-10e327c6a86c"]}],"mendeley":{"formattedCitation":"&lt;sup&gt;30,31&lt;/sup&gt;","plainTextFormattedCitation":"30,31","previouslyFormattedCitation":"&lt;sup&gt;30,31&lt;/sup&gt;"},"properties":{"noteIndex":0},"schema":"https://github.com/citation-style-language/schema/raw/master/csl-citation.json"}</w:instrText>
          </w:r>
          <w:r w:rsidR="00132F3B">
            <w:rPr>
              <w:rStyle w:val="Refdenotaalfinal"/>
              <w:vertAlign w:val="baseline"/>
            </w:rPr>
            <w:fldChar w:fldCharType="separate"/>
          </w:r>
          <w:r w:rsidR="00F444C7" w:rsidRPr="00F444C7">
            <w:rPr>
              <w:noProof/>
              <w:vertAlign w:val="superscript"/>
              <w:lang w:val="en-US"/>
            </w:rPr>
            <w:t>30,31</w:t>
          </w:r>
          <w:r w:rsidR="00132F3B">
            <w:rPr>
              <w:rStyle w:val="Refdenotaalfinal"/>
              <w:vertAlign w:val="baseline"/>
            </w:rPr>
            <w:fldChar w:fldCharType="end"/>
          </w:r>
          <w:r w:rsidR="005E0F57">
            <w:rPr>
              <w:lang w:val="en-US"/>
            </w:rPr>
            <w:t>,</w:t>
          </w:r>
          <w:bookmarkEnd w:id="1"/>
          <w:r w:rsidR="003E77C2" w:rsidRPr="00A57827">
            <w:rPr>
              <w:lang w:val="en-US"/>
            </w:rPr>
            <w:t xml:space="preserve"> </w:t>
          </w:r>
          <w:bookmarkStart w:id="2" w:name="_Hlk525065519"/>
          <w:r w:rsidR="005E0F57">
            <w:rPr>
              <w:lang w:val="en-US"/>
            </w:rPr>
            <w:t>s</w:t>
          </w:r>
          <w:r w:rsidR="003E77C2" w:rsidRPr="00A57827">
            <w:rPr>
              <w:lang w:val="en-US"/>
            </w:rPr>
            <w:t xml:space="preserve">everal factors may </w:t>
          </w:r>
          <w:r w:rsidR="005E0F57">
            <w:rPr>
              <w:lang w:val="en-US"/>
            </w:rPr>
            <w:t xml:space="preserve">affect the distribution of epiphytic orchids. These relate to </w:t>
          </w:r>
          <w:r w:rsidR="003E77C2" w:rsidRPr="00A57827">
            <w:rPr>
              <w:lang w:val="en-US"/>
            </w:rPr>
            <w:t xml:space="preserve">seedling predation </w:t>
          </w:r>
          <w:r w:rsidR="005E0F57">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fldChar w:fldCharType="begin" w:fldLock="1"/>
          </w:r>
          <w:r w:rsidR="00F444C7">
            <w:rPr>
              <w:lang w:val="en-US"/>
            </w:rPr>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http://www.mendeley.com/documents/?uuid=48f5f7bb-a325-4e55-a741-833282ee9d61"]}],"mendeley":{"formattedCitation":"&lt;sup&gt;32&lt;/sup&gt;","plainTextFormattedCitation":"32","previouslyFormattedCitation":"&lt;sup&gt;32&lt;/sup&gt;"},"properties":{"noteIndex":0},"schema":"https://github.com/citation-style-language/schema/raw/master/csl-citation.json"}</w:instrText>
          </w:r>
          <w:r w:rsidR="00132F3B">
            <w:fldChar w:fldCharType="separate"/>
          </w:r>
          <w:r w:rsidR="00F444C7" w:rsidRPr="00F444C7">
            <w:rPr>
              <w:noProof/>
              <w:vertAlign w:val="superscript"/>
              <w:lang w:val="en-US"/>
            </w:rPr>
            <w:t>32</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fill those new needs</w:t>
          </w:r>
          <w:bookmarkEnd w:id="2"/>
          <w:r w:rsidR="00132F3B">
            <w:rPr>
              <w:rFonts w:cs="Calibri"/>
              <w:lang w:val="en-US"/>
            </w:rPr>
            <w:fldChar w:fldCharType="begin" w:fldLock="1"/>
          </w:r>
          <w:r w:rsidR="00F444C7">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6</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fldChar w:fldCharType="begin" w:fldLock="1"/>
          </w:r>
          <w:r w:rsidR="00F444C7">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6</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p>
        <w:p w14:paraId="0B1D1B10" w14:textId="77777777" w:rsidR="00856EF7" w:rsidRDefault="00856EF7" w:rsidP="00E64758">
          <w:pPr>
            <w:spacing w:after="0" w:line="240" w:lineRule="auto"/>
            <w:jc w:val="both"/>
            <w:rPr>
              <w:rFonts w:cs="Calibri"/>
              <w:lang w:val="en-US"/>
            </w:rPr>
          </w:pPr>
        </w:p>
        <w:p w14:paraId="6E2241B7" w14:textId="399B0D99" w:rsidR="00856EF7" w:rsidRDefault="00856EF7" w:rsidP="00856EF7">
          <w:pPr>
            <w:spacing w:after="0" w:line="240" w:lineRule="auto"/>
            <w:jc w:val="center"/>
            <w:rPr>
              <w:rFonts w:cs="Calibri"/>
              <w:lang w:val="en-US"/>
            </w:rPr>
          </w:pPr>
          <w:r>
            <w:rPr>
              <w:noProof/>
              <w:lang w:val="en-US"/>
            </w:rPr>
            <w:drawing>
              <wp:inline distT="0" distB="0" distL="0" distR="0" wp14:anchorId="0C657AA8" wp14:editId="3BF2D216">
                <wp:extent cx="3584448" cy="1912724"/>
                <wp:effectExtent l="0" t="0" r="0" b="0"/>
                <wp:docPr id="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9"/>
                        <pic:cNvPicPr>
                          <a:picLocks noChangeAspect="1"/>
                        </pic:cNvPicPr>
                      </pic:nvPicPr>
                      <pic:blipFill>
                        <a:blip r:embed="rId11">
                          <a:extLst>
                            <a:ext uri="{28A0092B-C50C-407E-A947-70E740481C1C}">
                              <a14:useLocalDpi xmlns:a14="http://schemas.microsoft.com/office/drawing/2010/main" val="0"/>
                            </a:ext>
                          </a:extLst>
                        </a:blip>
                        <a:srcRect l="5424" t="6828" r="8020" b="-2"/>
                        <a:stretch>
                          <a:fillRect/>
                        </a:stretch>
                      </pic:blipFill>
                      <pic:spPr bwMode="auto">
                        <a:xfrm>
                          <a:off x="0" y="0"/>
                          <a:ext cx="3767236" cy="2010263"/>
                        </a:xfrm>
                        <a:prstGeom prst="rect">
                          <a:avLst/>
                        </a:prstGeom>
                        <a:noFill/>
                        <a:ln w="12700">
                          <a:noFill/>
                          <a:miter lim="800000"/>
                          <a:headEnd/>
                          <a:tailEnd/>
                        </a:ln>
                      </pic:spPr>
                    </pic:pic>
                  </a:graphicData>
                </a:graphic>
              </wp:inline>
            </w:drawing>
          </w:r>
        </w:p>
        <w:p w14:paraId="10142DD2" w14:textId="77777777" w:rsidR="00856EF7" w:rsidRPr="00AA6EB7" w:rsidRDefault="00856EF7" w:rsidP="00856EF7">
          <w:pPr>
            <w:spacing w:after="0" w:line="240" w:lineRule="auto"/>
            <w:jc w:val="both"/>
            <w:rPr>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r>
            <w:rPr>
              <w:rFonts w:ascii="Calibri" w:hAnsi="Calibri" w:cs="Calibri"/>
              <w:lang w:val="en-US"/>
            </w:rPr>
            <w:t>.</w:t>
          </w:r>
        </w:p>
        <w:p w14:paraId="35AD140F" w14:textId="05DF99F7" w:rsidR="00720C05" w:rsidRDefault="00891B05" w:rsidP="00E64758">
          <w:pPr>
            <w:spacing w:after="0" w:line="240" w:lineRule="auto"/>
            <w:jc w:val="both"/>
            <w:rPr>
              <w:lang w:val="en-US"/>
            </w:rPr>
          </w:pPr>
          <w:r w:rsidRPr="009370F8">
            <w:rPr>
              <w:rFonts w:cs="Calibri"/>
              <w:lang w:val="en-US"/>
            </w:rPr>
            <w:lastRenderedPageBreak/>
            <w:t xml:space="preserve">On the other hand, </w:t>
          </w:r>
          <w:r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Pr="009370F8">
            <w:rPr>
              <w:rFonts w:cs="Calibri"/>
              <w:lang w:val="en-US"/>
            </w:rPr>
            <w:t xml:space="preserve"> of</w:t>
          </w:r>
          <w:r w:rsidR="003E77C2" w:rsidRPr="009370F8">
            <w:rPr>
              <w:rFonts w:cs="Calibri"/>
              <w:lang w:val="en-US"/>
            </w:rPr>
            <w:t xml:space="preserve"> adults retain</w:t>
          </w:r>
          <w:r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fldChar w:fldCharType="begin" w:fldLock="1"/>
          </w:r>
          <w:r w:rsidR="00F444C7">
            <w:rPr>
              <w:rFonts w:cs="Calibri"/>
              <w:lang w:val="en-US"/>
            </w:rPr>
            <w:instrText>ADDIN CSL_CITATION {"citationItems":[{"id":"ITEM-1","itemData":{"DOI":"10.1093/aob/mcv087","ISBN":"1095-8290","ISSN":"10958290","PMID":"26271118","abstract":"BACKGROUND Seedling recruitment is essential to the sustainability of any plant population. Due to the minute nature of seeds and early-stage seedlings, orchid germination in situ was for a long time practically impossible to observe, creating an obstacle towards understanding seedling site requirements and fluctuations in orchid populations. The introduction of seed packet techniques for sowing and retrieval in natural sites has brought with it important insights, but many aspects of orchid seed and germination biology remain largely unexplored. KEY CONSIDERATIONS The germination niche for orchids is extremely complex, because it is defined by requirements not only for seed lodging and germination, but also for presence of a fungal host and its substrate. A mycobiont that the seedling can parasitize is considered an essential element, and a great diversity of Basidiomycota and Ascomycota have now been identified for their role in orchid seed germination, with fungi identifiable as imperfect Rhizoctonia species predominating. Specificity patterns vary from orchid species employing a single fungal lineage to species associating individually with a limited selection of distantly related fungi. A suitable organic carbon source for the mycobiont constitutes another key requirement. Orchid germination also relies on factors that generally influence the success of plant seeds, both abiotic, such as light/shade, moisture, substrate chemistry and texture, and biotic, such as competitors and antagonists. Complexity is furthermore increased when these factors influence seeds/seedling, fungi and fungal substrate differentially. CONCLUSIONS A better understanding of germination and seedling establishment is needed for conservation of orchid populations. Due to the obligate association with a mycobiont, the germination niches in orchid species are extremely complex and varied. Microsites suitable for germination can be small and transient, and direct observation is difficult. An experimental approach using several levels of environmental manipulation/control is recommended.","author":[{"dropping-particle":"","family":"Rasmussen","given":"Hanne N.","non-dropping-particle":"","parse-names":false,"suffix":""},{"dropping-particle":"","family":"Dixon","given":"Kingsley W.","non-dropping-particle":"","parse-names":false,"suffix":""},{"dropping-particle":"","family":"Jersáková","given":"Jana","non-dropping-particle":"","parse-names":false,"suffix":""},{"dropping-particle":"","family":"Těšitelová","given":"Tamara","non-dropping-particle":"","parse-names":false,"suffix":""}],"container-title":"Annals of Botany","id":"ITEM-1","issue":"3","issued":{"date-parts":[["2015"]]},"page":"391-402","title":"Germination and seedling establishment in orchids: A complex of requirements","type":"article-journal","volume":"116"},"uris":["http://www.mendeley.com/documents/?uuid=19cf3d53-0de2-421c-9299-c4606bad874f"]}],"mendeley":{"formattedCitation":"&lt;sup&gt;33&lt;/sup&gt;","plainTextFormattedCitation":"33","previouslyFormattedCitation":"&lt;sup&gt;33&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33</w:t>
          </w:r>
          <w:r w:rsidR="00132F3B">
            <w:rPr>
              <w:rFonts w:cs="Calibri"/>
              <w:lang w:val="en-US"/>
            </w:rPr>
            <w:fldChar w:fldCharType="end"/>
          </w:r>
          <w:r w:rsidR="002E3BEC" w:rsidRPr="009370F8">
            <w:rPr>
              <w:rFonts w:cs="Calibri"/>
              <w:lang w:val="en-US"/>
            </w:rPr>
            <w:t xml:space="preserve">, while </w:t>
          </w:r>
          <w:r w:rsidR="006C6F06">
            <w:rPr>
              <w:rFonts w:cs="Calibri"/>
              <w:lang w:val="en-US"/>
            </w:rPr>
            <w:t>total complementarity</w:t>
          </w:r>
          <w:r w:rsidR="006C6F06">
            <w:rPr>
              <w:rFonts w:cs="Calibri"/>
              <w:lang w:val="en-US"/>
            </w:rPr>
            <w:fldChar w:fldCharType="begin" w:fldLock="1"/>
          </w:r>
          <w:r w:rsidR="00F444C7">
            <w:rPr>
              <w:rFonts w:cs="Calibri"/>
              <w:lang w:val="en-US"/>
            </w:rPr>
            <w:instrText>ADDIN CSL_CITATION {"citationItems":[{"id":"ITEM-1","itemData":{"DOI":"10.1093/aob/mcv087","ISBN":"1095-8290","ISSN":"10958290","PMID":"26271118","abstract":"BACKGROUND Seedling recruitment is essential to the sustainability of any plant population. Due to the minute nature of seeds and early-stage seedlings, orchid germination in situ was for a long time practically impossible to observe, creating an obstacle towards understanding seedling site requirements and fluctuations in orchid populations. The introduction of seed packet techniques for sowing and retrieval in natural sites has brought with it important insights, but many aspects of orchid seed and germination biology remain largely unexplored. KEY CONSIDERATIONS The germination niche for orchids is extremely complex, because it is defined by requirements not only for seed lodging and germination, but also for presence of a fungal host and its substrate. A mycobiont that the seedling can parasitize is considered an essential element, and a great diversity of Basidiomycota and Ascomycota have now been identified for their role in orchid seed germination, with fungi identifiable as imperfect Rhizoctonia species predominating. Specificity patterns vary from orchid species employing a single fungal lineage to species associating individually with a limited selection of distantly related fungi. A suitable organic carbon source for the mycobiont constitutes another key requirement. Orchid germination also relies on factors that generally influence the success of plant seeds, both abiotic, such as light/shade, moisture, substrate chemistry and texture, and biotic, such as competitors and antagonists. Complexity is furthermore increased when these factors influence seeds/seedling, fungi and fungal substrate differentially. CONCLUSIONS A better understanding of germination and seedling establishment is needed for conservation of orchid populations. Due to the obligate association with a mycobiont, the germination niches in orchid species are extremely complex and varied. Microsites suitable for germination can be small and transient, and direct observation is difficult. An experimental approach using several levels of environmental manipulation/control is recommended.","author":[{"dropping-particle":"","family":"Rasmussen","given":"Hanne N.","non-dropping-particle":"","parse-names":false,"suffix":""},{"dropping-particle":"","family":"Dixon","given":"Kingsley W.","non-dropping-particle":"","parse-names":false,"suffix":""},{"dropping-particle":"","family":"Jersáková","given":"Jana","non-dropping-particle":"","parse-names":false,"suffix":""},{"dropping-particle":"","family":"Těšitelová","given":"Tamara","non-dropping-particle":"","parse-names":false,"suffix":""}],"container-title":"Annals of Botany","id":"ITEM-1","issue":"3","issued":{"date-parts":[["2015"]]},"page":"391-402","title":"Germination and seedling establishment in orchids: A complex of requirements","type":"article-journal","volume":"116"},"uris":["http://www.mendeley.com/documents/?uuid=19cf3d53-0de2-421c-9299-c4606bad874f"]}],"mendeley":{"formattedCitation":"&lt;sup&gt;33&lt;/sup&gt;","plainTextFormattedCitation":"33","previouslyFormattedCitation":"&lt;sup&gt;33&lt;/sup&gt;"},"properties":{"noteIndex":0},"schema":"https://github.com/citation-style-language/schema/raw/master/csl-citation.json"}</w:instrText>
          </w:r>
          <w:r w:rsidR="006C6F06">
            <w:rPr>
              <w:rFonts w:cs="Calibri"/>
              <w:lang w:val="en-US"/>
            </w:rPr>
            <w:fldChar w:fldCharType="separate"/>
          </w:r>
          <w:r w:rsidR="00F444C7" w:rsidRPr="00F444C7">
            <w:rPr>
              <w:rFonts w:cs="Calibri"/>
              <w:noProof/>
              <w:vertAlign w:val="superscript"/>
              <w:lang w:val="en-US"/>
            </w:rPr>
            <w:t>33</w:t>
          </w:r>
          <w:r w:rsidR="006C6F06">
            <w:rPr>
              <w:rFonts w:cs="Calibri"/>
              <w:lang w:val="en-US"/>
            </w:rPr>
            <w:fldChar w:fldCharType="end"/>
          </w:r>
          <w:r w:rsidR="006C6F06">
            <w:rPr>
              <w:rFonts w:cs="Calibri"/>
              <w:lang w:val="en-US"/>
            </w:rPr>
            <w:t xml:space="preserve"> and partner </w:t>
          </w:r>
          <w:r w:rsidR="002E3BEC" w:rsidRPr="009370F8">
            <w:rPr>
              <w:rFonts w:cs="Calibri"/>
              <w:lang w:val="en-US"/>
            </w:rPr>
            <w:t>losses</w:t>
          </w:r>
          <w:r w:rsidR="006C6F06">
            <w:rPr>
              <w:rFonts w:cs="Calibri"/>
              <w:lang w:val="en-US"/>
            </w:rPr>
            <w:fldChar w:fldCharType="begin" w:fldLock="1"/>
          </w:r>
          <w:r w:rsidR="00F444C7">
            <w:rPr>
              <w:rFonts w:cs="Calibri"/>
              <w:lang w:val="en-US"/>
            </w:rPr>
            <w:instrText>ADDIN CSL_CITATION {"citationItems":[{"id":"ITEM-1","itemData":{"DOI":"10.1111/j.1365-294X.2008.03848.x","ISBN":"0962-1083","ISSN":"09621083","PMID":"18627452","abstract":"Fungus-subsidized growth through the seedling stage is the most critical feature of the life history for the thousands of mycorrhizal plant species that propagate by means of 'dust seeds.' We investigated the extent of specificity towards fungi shown by orchids in the genera Cephalanthera and Epipactis at three stages of their life cycle: (i) initiation of germination, (ii) during seedling development, and (iii) in the mature photosynthetic plant. It is known that in the mature phase, plants of these genera can be mycorrhizal with a number of fungi that are simultaneously ectomycorrhizal with the roots of neighbouring forest trees. The extent to which earlier developmental stages use the same or a distinctive suite of fungi was unclear. To address this question, a total of 1500 packets containing orchid seeds were buried for up to 3 years in diverse European forest sites which either supported or lacked populations of helleborine orchids. After harvest, the fungi associated with the three developmental stages, and with tree roots, were identified via cultivation-independent molecular methods. While our results show that most fungal symbionts are ectomycorrhizal, differences were observed between orchids in the representation of fungi at the three life stages. In Cephalanthera damasonium and C. longifolia, the fungi detected in seedlings were only a subset of the wider range seen in germinating seeds and mature plants. In Epipactis atrorubens, the fungi detected were similar at all three life stages, but different fungal lineages produced a difference in seedling germination performance. Our results demonstrate that there can be a narrow checkpoint for mycorrhizal range during seedling growth relative to the more promiscuous germination and mature stages of these plants' life cycle.","author":[{"dropping-particle":"","family":"Bidartondo","given":"Martin I.","non-dropping-particle":"","parse-names":false,"suffix":""},{"dropping-particle":"","family":"Read","given":"David J.","non-dropping-particle":"","parse-names":false,"suffix":""}],"container-title":"Molecular Ecology","id":"ITEM-1","issue":"16","issued":{"date-parts":[["2008"]]},"page":"3707-3716","title":"Fungal specificity bottlenecks during orchid germination and development","type":"article-journal","volume":"17"},"uris":["http://www.mendeley.com/documents/?uuid=756dd4cc-5246-482e-9722-5db6b589e3d9"]}],"mendeley":{"formattedCitation":"&lt;sup&gt;19&lt;/sup&gt;","plainTextFormattedCitation":"19","previouslyFormattedCitation":"&lt;sup&gt;19&lt;/sup&gt;"},"properties":{"noteIndex":0},"schema":"https://github.com/citation-style-language/schema/raw/master/csl-citation.json"}</w:instrText>
          </w:r>
          <w:r w:rsidR="006C6F06">
            <w:rPr>
              <w:rFonts w:cs="Calibri"/>
              <w:lang w:val="en-US"/>
            </w:rPr>
            <w:fldChar w:fldCharType="separate"/>
          </w:r>
          <w:r w:rsidR="00F444C7" w:rsidRPr="00F444C7">
            <w:rPr>
              <w:rFonts w:cs="Calibri"/>
              <w:noProof/>
              <w:vertAlign w:val="superscript"/>
              <w:lang w:val="en-US"/>
            </w:rPr>
            <w:t>19</w:t>
          </w:r>
          <w:r w:rsidR="006C6F06">
            <w:rPr>
              <w:rFonts w:cs="Calibri"/>
              <w:lang w:val="en-US"/>
            </w:rPr>
            <w:fldChar w:fldCharType="end"/>
          </w:r>
          <w:r w:rsidR="006C6F06">
            <w:rPr>
              <w:rFonts w:cs="Calibri"/>
              <w:lang w:val="en-US"/>
            </w:rPr>
            <w:t xml:space="preserve"> </w:t>
          </w:r>
          <w:r w:rsidR="009D0B98">
            <w:rPr>
              <w:rFonts w:cs="Calibri"/>
              <w:lang w:val="en-US"/>
            </w:rPr>
            <w:t>have been</w:t>
          </w:r>
          <w:r w:rsidR="002E3BEC" w:rsidRPr="009370F8">
            <w:rPr>
              <w:rFonts w:cs="Calibri"/>
              <w:lang w:val="en-US"/>
            </w:rPr>
            <w:t xml:space="preserve"> less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1001E0">
            <w:rPr>
              <w:lang w:val="en-US"/>
            </w:rPr>
            <w:fldChar w:fldCharType="begin" w:fldLock="1"/>
          </w:r>
          <w:r w:rsidR="00F444C7">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page":"237-241","publisher":"John Wiley &amp; Sons, Ltd (10.1111)","title":"Spatial aspects of seed dispersal and seedling recruitment in orchids","type":"article-journal","volume":"176"},"uris":["http://www.mendeley.com/documents/?uuid=437f56c3-75e5-4095-92cf-790852fbe46b","http://www.mendeley.com/documents/?uuid=ec76473a-c892-478d-a7b1-2f19d7ef4edd"]},{"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lt;sup&gt;10,34&lt;/sup&gt;","plainTextFormattedCitation":"10,34","previouslyFormattedCitation":"&lt;sup&gt;10,34&lt;/sup&gt;"},"properties":{"noteIndex":0},"schema":"https://github.com/citation-style-language/schema/raw/master/csl-citation.json"}</w:instrText>
          </w:r>
          <w:r w:rsidR="001001E0">
            <w:rPr>
              <w:lang w:val="en-US"/>
            </w:rPr>
            <w:fldChar w:fldCharType="separate"/>
          </w:r>
          <w:r w:rsidR="00F444C7" w:rsidRPr="00F444C7">
            <w:rPr>
              <w:noProof/>
              <w:vertAlign w:val="superscript"/>
              <w:lang w:val="en-US"/>
            </w:rPr>
            <w:t>10,34</w:t>
          </w:r>
          <w:r w:rsidR="001001E0">
            <w:rPr>
              <w:lang w:val="en-US"/>
            </w:rPr>
            <w:fldChar w:fldCharType="end"/>
          </w:r>
          <w:r w:rsidR="002E3BEC" w:rsidRPr="009370F8">
            <w:rPr>
              <w:lang w:val="en-US"/>
            </w:rPr>
            <w:t>.</w:t>
          </w:r>
        </w:p>
        <w:p w14:paraId="35142F93" w14:textId="12863604" w:rsidR="006178B5" w:rsidRPr="00856EF7" w:rsidRDefault="001C1DD0" w:rsidP="00856EF7">
          <w:pPr>
            <w:spacing w:after="0" w:line="240" w:lineRule="auto"/>
            <w:jc w:val="both"/>
            <w:rPr>
              <w:rFonts w:ascii="Calibri" w:hAnsi="Calibri" w:cs="Calibri"/>
              <w:b/>
              <w:shd w:val="clear" w:color="auto" w:fill="FFFFFF"/>
              <w:lang w:val="en-US"/>
            </w:rPr>
          </w:pPr>
        </w:p>
      </w:sdtContent>
    </w:sdt>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2E99C315"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 xml:space="preserve">how </w:t>
          </w:r>
          <w:r w:rsidR="009D0B98">
            <w:rPr>
              <w:b/>
              <w:lang w:val="en-US"/>
            </w:rPr>
            <w:t xml:space="preserve">interactions with </w:t>
          </w:r>
          <w:r w:rsidRPr="00340163">
            <w:rPr>
              <w:b/>
              <w:lang w:val="en-US"/>
            </w:rPr>
            <w:t>multiple partners influence the distribution of epiphytic orchids in hyper-diverse tropical forests</w:t>
          </w:r>
          <w:r w:rsidR="009D0B98">
            <w:rPr>
              <w:b/>
              <w:lang w:val="en-US"/>
            </w:rPr>
            <w:t xml:space="preserve"> and how these interactions are affected</w:t>
          </w:r>
          <w:r w:rsidR="009D0B98" w:rsidRPr="00340163">
            <w:rPr>
              <w:b/>
              <w:lang w:val="en-US"/>
            </w:rPr>
            <w:t xml:space="preserve"> </w:t>
          </w:r>
          <w:r w:rsidR="009D0B98">
            <w:rPr>
              <w:b/>
              <w:lang w:val="en-US"/>
            </w:rPr>
            <w:t xml:space="preserve">by </w:t>
          </w:r>
          <w:r w:rsidR="009D0B98" w:rsidRPr="00340163">
            <w:rPr>
              <w:b/>
              <w:lang w:val="en-US"/>
            </w:rPr>
            <w:t>abiotic conditions</w:t>
          </w:r>
          <w:r w:rsidR="009D0B98">
            <w:rPr>
              <w:b/>
              <w:lang w:val="en-US"/>
            </w:rPr>
            <w:t xml:space="preserve"> and the ontogenetic stage of the plant</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w:t>
          </w:r>
          <w:r w:rsidR="009D0B98">
            <w:rPr>
              <w:lang w:val="en-US"/>
            </w:rPr>
            <w:t xml:space="preserve"> between epiphytic orchids, host tree and mycorrhizal fungi</w:t>
          </w:r>
          <w:r w:rsidRPr="00340163">
            <w:rPr>
              <w:lang w:val="en-US"/>
            </w:rPr>
            <w:t>: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189B3BE6"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00D9398C">
            <w:rPr>
              <w:lang w:val="en-US"/>
            </w:rPr>
            <w:t>.</w:t>
          </w:r>
        </w:p>
        <w:p w14:paraId="4164FF1D" w14:textId="128EE17F"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result from </w:t>
          </w:r>
          <w:r w:rsidRPr="00340163">
            <w:rPr>
              <w:lang w:val="en-US"/>
            </w:rPr>
            <w:t>sampling effects rather than total complementarity.</w:t>
          </w:r>
        </w:p>
        <w:p w14:paraId="7E2F928E" w14:textId="77777777" w:rsidR="000E2C2C" w:rsidRPr="00E64758"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US"/>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2846962D" w14:textId="4A13B0FA" w:rsidR="00827121" w:rsidRDefault="00856EF7" w:rsidP="00AA6EB7">
          <w:pPr>
            <w:widowControl w:val="0"/>
            <w:autoSpaceDE w:val="0"/>
            <w:autoSpaceDN w:val="0"/>
            <w:adjustRightInd w:val="0"/>
            <w:spacing w:after="0" w:line="240" w:lineRule="auto"/>
            <w:jc w:val="both"/>
            <w:rPr>
              <w:lang w:val="en-US"/>
            </w:rPr>
          </w:pPr>
          <w:r>
            <w:rPr>
              <w:b/>
              <w:noProof/>
              <w:lang w:val="en-US"/>
            </w:rPr>
            <mc:AlternateContent>
              <mc:Choice Requires="wpg">
                <w:drawing>
                  <wp:anchor distT="0" distB="0" distL="114300" distR="114300" simplePos="0" relativeHeight="251673600" behindDoc="0" locked="0" layoutInCell="1" allowOverlap="1" wp14:anchorId="59FC05A6" wp14:editId="54D7344A">
                    <wp:simplePos x="0" y="0"/>
                    <wp:positionH relativeFrom="column">
                      <wp:posOffset>214528</wp:posOffset>
                    </wp:positionH>
                    <wp:positionV relativeFrom="paragraph">
                      <wp:posOffset>1060553</wp:posOffset>
                    </wp:positionV>
                    <wp:extent cx="5207000" cy="1550670"/>
                    <wp:effectExtent l="19050" t="19050" r="12700" b="11430"/>
                    <wp:wrapTopAndBottom/>
                    <wp:docPr id="14" name="Grupo 14"/>
                    <wp:cNvGraphicFramePr/>
                    <a:graphic xmlns:a="http://schemas.openxmlformats.org/drawingml/2006/main">
                      <a:graphicData uri="http://schemas.microsoft.com/office/word/2010/wordprocessingGroup">
                        <wpg:wgp>
                          <wpg:cNvGrpSpPr/>
                          <wpg:grpSpPr>
                            <a:xfrm>
                              <a:off x="0" y="0"/>
                              <a:ext cx="5207000" cy="1550670"/>
                              <a:chOff x="0" y="0"/>
                              <a:chExt cx="4346631" cy="1370169"/>
                            </a:xfrm>
                          </wpg:grpSpPr>
                          <pic:pic xmlns:pic="http://schemas.openxmlformats.org/drawingml/2006/picture">
                            <pic:nvPicPr>
                              <pic:cNvPr id="9" name="Picture 5" descr="Network_scheme"/>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6824"/>
                                <a:ext cx="2121535" cy="1363345"/>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122226" y="0"/>
                                <a:ext cx="2224405" cy="1369695"/>
                              </a:xfrm>
                              <a:prstGeom prst="rect">
                                <a:avLst/>
                              </a:prstGeom>
                              <a:solidFill>
                                <a:srgbClr val="FFFFFF"/>
                              </a:solidFill>
                              <a:ln w="9525">
                                <a:solidFill>
                                  <a:srgbClr val="000000"/>
                                </a:solidFill>
                                <a:miter lim="800000"/>
                                <a:headEnd/>
                                <a:tailEnd/>
                              </a:ln>
                            </wps:spPr>
                            <wps:txbx>
                              <w:txbxContent>
                                <w:p w14:paraId="1251F5C1" w14:textId="08FB81E9" w:rsidR="00A41CCA" w:rsidRPr="00827121" w:rsidRDefault="00A41CCA" w:rsidP="00827121">
                                  <w:pPr>
                                    <w:spacing w:line="240" w:lineRule="auto"/>
                                    <w:rPr>
                                      <w:rFonts w:ascii="Arial Narrow" w:hAnsi="Arial Narrow"/>
                                      <w:b/>
                                      <w:lang w:val="en-US"/>
                                      <w14:textOutline w14:w="9525" w14:cap="rnd" w14:cmpd="sng" w14:algn="ctr">
                                        <w14:noFill/>
                                        <w14:prstDash w14:val="solid"/>
                                        <w14:bevel/>
                                      </w14:textOutline>
                                    </w:rPr>
                                  </w:pPr>
                                  <w:r w:rsidRPr="00827121">
                                    <w:rPr>
                                      <w:b/>
                                      <w:lang w:val="en-US"/>
                                      <w14:textOutline w14:w="9525" w14:cap="rnd" w14:cmpd="sng" w14:algn="ctr">
                                        <w14:noFill/>
                                        <w14:prstDash w14:val="solid"/>
                                        <w14:bevel/>
                                      </w14:textOutline>
                                    </w:rPr>
                                    <w:t>Fig. 2</w:t>
                                  </w:r>
                                  <w:r w:rsidRPr="00827121">
                                    <w:rPr>
                                      <w:lang w:val="en-US"/>
                                      <w14:textOutline w14:w="9525" w14:cap="rnd" w14:cmpd="sng" w14:algn="ctr">
                                        <w14:noFill/>
                                        <w14:prstDash w14:val="solid"/>
                                        <w14:bevel/>
                                      </w14:textOutline>
                                    </w:rPr>
                                    <w:t xml:space="preserve"> Schematic representation of a tripartite interaction network between orchids</w:t>
                                  </w:r>
                                  <w:r w:rsidRPr="00827121">
                                    <w:rPr>
                                      <w:rFonts w:ascii="Arial Narrow" w:hAnsi="Arial Narrow"/>
                                      <w:lang w:val="en-US"/>
                                      <w14:textOutline w14:w="9525" w14:cap="rnd" w14:cmpd="sng" w14:algn="ctr">
                                        <w14:noFill/>
                                        <w14:prstDash w14:val="solid"/>
                                        <w14:bevel/>
                                      </w14:textOutline>
                                    </w:rPr>
                                    <w:t xml:space="preserve"> </w:t>
                                  </w:r>
                                  <w:r w:rsidRPr="00827121">
                                    <w:rPr>
                                      <w:lang w:val="en-US"/>
                                      <w14:textOutline w14:w="9525" w14:cap="rnd" w14:cmpd="sng" w14:algn="ctr">
                                        <w14:noFill/>
                                        <w14:prstDash w14:val="solid"/>
                                        <w14:bevel/>
                                      </w14:textOutline>
                                    </w:rPr>
                                    <w:t>(circles), mycorrhiza (squares) and host trees (rhombi). Characters depict different species; lines depict inter-specific interactions.</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9FC05A6" id="Grupo 14" o:spid="_x0000_s1026" style="position:absolute;left:0;text-align:left;margin-left:16.9pt;margin-top:83.5pt;width:410pt;height:122.1pt;z-index:251673600;mso-width-relative:margin;mso-height-relative:margin" coordsize="43466,13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Network_scheme" style="position:absolute;top:68;width:21215;height:13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3" o:title="Network_scheme"/>
                      <v:path arrowok="t"/>
                    </v:shape>
                    <v:shapetype id="_x0000_t202" coordsize="21600,21600" o:spt="202" path="m,l,21600r21600,l21600,xe">
                      <v:stroke joinstyle="miter"/>
                      <v:path gradientshapeok="t" o:connecttype="rect"/>
                    </v:shapetype>
                    <v:shape id="Cuadro de texto 2" o:spid="_x0000_s1028" type="#_x0000_t202" style="position:absolute;left:21222;width:22244;height:1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1251F5C1" w14:textId="08FB81E9" w:rsidR="00A41CCA" w:rsidRPr="00827121" w:rsidRDefault="00A41CCA" w:rsidP="00827121">
                            <w:pPr>
                              <w:spacing w:line="240" w:lineRule="auto"/>
                              <w:rPr>
                                <w:rFonts w:ascii="Arial Narrow" w:hAnsi="Arial Narrow"/>
                                <w:b/>
                                <w:lang w:val="en-US"/>
                                <w14:textOutline w14:w="9525" w14:cap="rnd" w14:cmpd="sng" w14:algn="ctr">
                                  <w14:noFill/>
                                  <w14:prstDash w14:val="solid"/>
                                  <w14:bevel/>
                                </w14:textOutline>
                              </w:rPr>
                            </w:pPr>
                            <w:r w:rsidRPr="00827121">
                              <w:rPr>
                                <w:b/>
                                <w:lang w:val="en-US"/>
                                <w14:textOutline w14:w="9525" w14:cap="rnd" w14:cmpd="sng" w14:algn="ctr">
                                  <w14:noFill/>
                                  <w14:prstDash w14:val="solid"/>
                                  <w14:bevel/>
                                </w14:textOutline>
                              </w:rPr>
                              <w:t>Fig. 2</w:t>
                            </w:r>
                            <w:r w:rsidRPr="00827121">
                              <w:rPr>
                                <w:lang w:val="en-US"/>
                                <w14:textOutline w14:w="9525" w14:cap="rnd" w14:cmpd="sng" w14:algn="ctr">
                                  <w14:noFill/>
                                  <w14:prstDash w14:val="solid"/>
                                  <w14:bevel/>
                                </w14:textOutline>
                              </w:rPr>
                              <w:t xml:space="preserve"> Schematic representation of a tripartite interaction network between orchids</w:t>
                            </w:r>
                            <w:r w:rsidRPr="00827121">
                              <w:rPr>
                                <w:rFonts w:ascii="Arial Narrow" w:hAnsi="Arial Narrow"/>
                                <w:lang w:val="en-US"/>
                                <w14:textOutline w14:w="9525" w14:cap="rnd" w14:cmpd="sng" w14:algn="ctr">
                                  <w14:noFill/>
                                  <w14:prstDash w14:val="solid"/>
                                  <w14:bevel/>
                                </w14:textOutline>
                              </w:rPr>
                              <w:t xml:space="preserve"> </w:t>
                            </w:r>
                            <w:r w:rsidRPr="00827121">
                              <w:rPr>
                                <w:lang w:val="en-US"/>
                                <w14:textOutline w14:w="9525" w14:cap="rnd" w14:cmpd="sng" w14:algn="ctr">
                                  <w14:noFill/>
                                  <w14:prstDash w14:val="solid"/>
                                  <w14:bevel/>
                                </w14:textOutline>
                              </w:rPr>
                              <w:t>(circles), mycorrhiza (squares) and host trees (rhombi). Characters depict different species; lines depict inter-specific interactions.</w:t>
                            </w:r>
                          </w:p>
                        </w:txbxContent>
                      </v:textbox>
                    </v:shape>
                    <w10:wrap type="topAndBottom"/>
                  </v:group>
                </w:pict>
              </mc:Fallback>
            </mc:AlternateContent>
          </w:r>
          <w:r w:rsidR="000E2C2C" w:rsidRPr="00340163">
            <w:rPr>
              <w:b/>
              <w:bCs/>
              <w:lang w:val="en-US"/>
            </w:rPr>
            <w:t xml:space="preserve">(1) </w:t>
          </w:r>
          <w:r w:rsidR="00C83664">
            <w:rPr>
              <w:b/>
              <w:bCs/>
              <w:lang w:val="en-US"/>
            </w:rPr>
            <w:t>a</w:t>
          </w:r>
          <w:r w:rsidR="000E2C2C" w:rsidRPr="00340163">
            <w:rPr>
              <w:b/>
              <w:bCs/>
              <w:lang w:val="en-US"/>
            </w:rPr>
            <w:t>ddress an unresolved question in plant ecology</w:t>
          </w:r>
          <w:r w:rsidR="000E2C2C"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000E2C2C" w:rsidRPr="00340163">
            <w:rPr>
              <w:u w:val="single"/>
              <w:lang w:val="en-US"/>
            </w:rPr>
            <w:t>most studies have focused on bipartite interactions</w:t>
          </w:r>
          <w:r w:rsidR="000E2C2C" w:rsidRPr="00340163">
            <w:rPr>
              <w:lang w:val="en-US"/>
            </w:rPr>
            <w:t xml:space="preserve">, </w:t>
          </w:r>
          <w:r w:rsidR="000E2C2C" w:rsidRPr="00340163">
            <w:rPr>
              <w:i/>
              <w:lang w:val="en-US"/>
            </w:rPr>
            <w:t>i.e.</w:t>
          </w:r>
          <w:r w:rsidR="000E2C2C" w:rsidRPr="00340163">
            <w:rPr>
              <w:lang w:val="en-US"/>
            </w:rPr>
            <w:t>, epiphyte-host tree or epiphyte-fungi interactions, while a</w:t>
          </w:r>
          <w:r w:rsidR="000E2C2C" w:rsidRPr="00340163">
            <w:rPr>
              <w:u w:val="single"/>
              <w:lang w:val="en-US"/>
            </w:rPr>
            <w:t xml:space="preserve"> tripartite network </w:t>
          </w:r>
          <w:r w:rsidR="000E2C2C" w:rsidRPr="00340163">
            <w:rPr>
              <w:bCs/>
              <w:u w:val="single"/>
              <w:lang w:val="en-US"/>
            </w:rPr>
            <w:t>approach</w:t>
          </w:r>
          <w:r w:rsidR="000E2C2C" w:rsidRPr="00340163">
            <w:rPr>
              <w:bCs/>
              <w:lang w:val="en-US"/>
            </w:rPr>
            <w:t xml:space="preserve"> (epiphyte-mycorrhiza-host tree) </w:t>
          </w:r>
          <w:r w:rsidR="000E2C2C" w:rsidRPr="00340163">
            <w:rPr>
              <w:lang w:val="en-US"/>
            </w:rPr>
            <w:t>better reflects the actual situation</w:t>
          </w:r>
          <w:r w:rsidR="00827121">
            <w:rPr>
              <w:lang w:val="en-US"/>
            </w:rPr>
            <w:t xml:space="preserve"> (Fig. 2)</w:t>
          </w:r>
          <w:r w:rsidR="000E2C2C" w:rsidRPr="00340163">
            <w:rPr>
              <w:lang w:val="en-US"/>
            </w:rPr>
            <w:t>.</w:t>
          </w:r>
        </w:p>
        <w:p w14:paraId="03BA04AC" w14:textId="4835914A" w:rsidR="00827121" w:rsidRPr="00340163" w:rsidRDefault="00827121" w:rsidP="00AA6EB7">
          <w:pPr>
            <w:widowControl w:val="0"/>
            <w:autoSpaceDE w:val="0"/>
            <w:autoSpaceDN w:val="0"/>
            <w:adjustRightInd w:val="0"/>
            <w:spacing w:after="0" w:line="240" w:lineRule="auto"/>
            <w:jc w:val="both"/>
            <w:rPr>
              <w:lang w:val="en-US"/>
            </w:rPr>
          </w:pPr>
        </w:p>
        <w:p w14:paraId="185504F6" w14:textId="3FD2D7C0"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 xml:space="preserve">careful field observations and </w:t>
          </w:r>
          <w:r w:rsidR="00DA0D3A">
            <w:rPr>
              <w:rFonts w:asciiTheme="minorHAnsi" w:hAnsiTheme="minorHAnsi"/>
              <w:b/>
              <w:sz w:val="22"/>
              <w:szCs w:val="22"/>
            </w:rPr>
            <w:t xml:space="preserve">seed germination </w:t>
          </w:r>
          <w:r w:rsidRPr="00AA6EB7">
            <w:rPr>
              <w:rFonts w:asciiTheme="minorHAnsi" w:hAnsiTheme="minorHAnsi"/>
              <w:b/>
              <w:sz w:val="22"/>
              <w:szCs w:val="22"/>
            </w:rPr>
            <w:t xml:space="preserve">experiments with cutting-edge </w:t>
          </w:r>
          <w:r w:rsidR="00DA0D3A">
            <w:rPr>
              <w:rFonts w:asciiTheme="minorHAnsi" w:hAnsiTheme="minorHAnsi"/>
              <w:b/>
              <w:sz w:val="22"/>
              <w:szCs w:val="22"/>
            </w:rPr>
            <w:t xml:space="preserve">molecular </w:t>
          </w:r>
          <w:r w:rsidRPr="00AA6EB7">
            <w:rPr>
              <w:rFonts w:asciiTheme="minorHAnsi" w:hAnsiTheme="minorHAnsi"/>
              <w:b/>
              <w:sz w:val="22"/>
              <w:szCs w:val="22"/>
            </w:rPr>
            <w:t>analyses</w:t>
          </w:r>
          <w:r w:rsidRPr="00AA6EB7">
            <w:rPr>
              <w:rFonts w:asciiTheme="minorHAnsi" w:hAnsiTheme="minorHAnsi"/>
              <w:sz w:val="22"/>
              <w:szCs w:val="22"/>
            </w:rPr>
            <w:t>, I will be able</w:t>
          </w:r>
          <w:r w:rsidR="00DA0D3A">
            <w:rPr>
              <w:rFonts w:asciiTheme="minorHAnsi" w:hAnsiTheme="minorHAnsi"/>
              <w:sz w:val="22"/>
              <w:szCs w:val="22"/>
            </w:rPr>
            <w:t xml:space="preserve"> to</w:t>
          </w:r>
          <w:r w:rsidRPr="00AA6EB7">
            <w:rPr>
              <w:rFonts w:asciiTheme="minorHAnsi" w:hAnsiTheme="minorHAnsi"/>
              <w:sz w:val="22"/>
              <w:szCs w:val="22"/>
            </w:rPr>
            <w:t>:</w:t>
          </w:r>
        </w:p>
        <w:p w14:paraId="10AC0213" w14:textId="315883CE" w:rsidR="000E2C2C" w:rsidRPr="00AA6EB7"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lastRenderedPageBreak/>
            <w:t xml:space="preserve">assess </w:t>
          </w:r>
          <w:r w:rsidR="000E2C2C"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000E2C2C" w:rsidRPr="00AA6EB7">
            <w:rPr>
              <w:rFonts w:asciiTheme="minorHAnsi" w:hAnsiTheme="minorHAnsi"/>
              <w:sz w:val="22"/>
              <w:szCs w:val="22"/>
            </w:rPr>
            <w:t>distribu</w:t>
          </w:r>
          <w:r w:rsidR="00DC6A0D" w:rsidRPr="00AA6EB7">
            <w:rPr>
              <w:rFonts w:asciiTheme="minorHAnsi" w:hAnsiTheme="minorHAnsi"/>
              <w:sz w:val="22"/>
              <w:szCs w:val="22"/>
            </w:rPr>
            <w:t>ted over</w:t>
          </w:r>
          <w:r w:rsidR="000E2C2C" w:rsidRPr="00AA6EB7">
            <w:rPr>
              <w:rFonts w:asciiTheme="minorHAnsi" w:hAnsiTheme="minorHAnsi"/>
              <w:sz w:val="22"/>
              <w:szCs w:val="22"/>
            </w:rPr>
            <w:t xml:space="preserve"> the </w:t>
          </w:r>
          <w:r>
            <w:rPr>
              <w:rFonts w:asciiTheme="minorHAnsi" w:hAnsiTheme="minorHAnsi"/>
              <w:sz w:val="22"/>
              <w:szCs w:val="22"/>
            </w:rPr>
            <w:t xml:space="preserve">trunk of the </w:t>
          </w:r>
          <w:r w:rsidR="000E2C2C" w:rsidRPr="00AA6EB7">
            <w:rPr>
              <w:rFonts w:asciiTheme="minorHAnsi" w:hAnsiTheme="minorHAnsi"/>
              <w:sz w:val="22"/>
              <w:szCs w:val="22"/>
            </w:rPr>
            <w:t>host tree</w:t>
          </w:r>
          <w:r w:rsidR="00E07F9E">
            <w:rPr>
              <w:rFonts w:asciiTheme="minorHAnsi" w:hAnsiTheme="minorHAnsi"/>
              <w:sz w:val="22"/>
              <w:szCs w:val="22"/>
            </w:rPr>
            <w:t>.</w:t>
          </w:r>
        </w:p>
        <w:p w14:paraId="31D848ED" w14:textId="47D3A20C" w:rsidR="000E2C2C" w:rsidRPr="00AA6EB7"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t xml:space="preserve">investigate </w:t>
          </w:r>
          <w:r w:rsidR="000E2C2C" w:rsidRPr="00AA6EB7">
            <w:rPr>
              <w:rFonts w:asciiTheme="minorHAnsi" w:hAnsiTheme="minorHAnsi"/>
              <w:sz w:val="22"/>
              <w:szCs w:val="22"/>
            </w:rPr>
            <w:t xml:space="preserve">how </w:t>
          </w:r>
          <w:r>
            <w:rPr>
              <w:rFonts w:asciiTheme="minorHAnsi" w:hAnsiTheme="minorHAnsi"/>
              <w:sz w:val="22"/>
              <w:szCs w:val="22"/>
            </w:rPr>
            <w:t>changes in</w:t>
          </w:r>
          <w:r w:rsidR="000E2C2C" w:rsidRPr="00AA6EB7">
            <w:rPr>
              <w:rFonts w:asciiTheme="minorHAnsi" w:hAnsiTheme="minorHAnsi"/>
              <w:sz w:val="22"/>
              <w:szCs w:val="22"/>
            </w:rPr>
            <w:t xml:space="preserve"> light </w:t>
          </w:r>
          <w:r>
            <w:rPr>
              <w:rFonts w:asciiTheme="minorHAnsi" w:hAnsiTheme="minorHAnsi"/>
              <w:sz w:val="22"/>
              <w:szCs w:val="22"/>
            </w:rPr>
            <w:t>availability through the canopy of</w:t>
          </w:r>
          <w:r w:rsidR="000E2C2C" w:rsidRPr="00AA6EB7">
            <w:rPr>
              <w:rFonts w:asciiTheme="minorHAnsi" w:hAnsiTheme="minorHAnsi"/>
              <w:sz w:val="22"/>
              <w:szCs w:val="22"/>
            </w:rPr>
            <w:t xml:space="preserve"> a host-tree affects germination</w:t>
          </w:r>
          <w:r>
            <w:rPr>
              <w:rFonts w:asciiTheme="minorHAnsi" w:hAnsiTheme="minorHAnsi"/>
              <w:sz w:val="22"/>
              <w:szCs w:val="22"/>
            </w:rPr>
            <w:t xml:space="preserve"> and establishment of epiphytic orchids</w:t>
          </w:r>
          <w:r w:rsidR="000E2C2C" w:rsidRPr="00AA6EB7">
            <w:rPr>
              <w:rFonts w:asciiTheme="minorHAnsi" w:hAnsiTheme="minorHAnsi"/>
              <w:sz w:val="22"/>
              <w:szCs w:val="22"/>
            </w:rPr>
            <w:t>.</w:t>
          </w:r>
        </w:p>
        <w:p w14:paraId="51728483" w14:textId="3D36C43C" w:rsidR="000E2C2C"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t xml:space="preserve">determine </w:t>
          </w:r>
          <w:r w:rsidR="000E2C2C" w:rsidRPr="00AA6EB7">
            <w:rPr>
              <w:rFonts w:asciiTheme="minorHAnsi" w:hAnsiTheme="minorHAnsi"/>
              <w:sz w:val="22"/>
              <w:szCs w:val="22"/>
            </w:rPr>
            <w:t xml:space="preserve">whether orchid mycorrhizal partners are replaced or retained over an individual's lifetime, and </w:t>
          </w:r>
          <w:r>
            <w:rPr>
              <w:rFonts w:asciiTheme="minorHAnsi" w:hAnsiTheme="minorHAnsi"/>
              <w:sz w:val="22"/>
              <w:szCs w:val="22"/>
            </w:rPr>
            <w:t xml:space="preserve">to assess </w:t>
          </w:r>
          <w:r w:rsidR="000E2C2C" w:rsidRPr="00AA6EB7">
            <w:rPr>
              <w:rFonts w:asciiTheme="minorHAnsi" w:hAnsiTheme="minorHAnsi"/>
              <w:sz w:val="22"/>
              <w:szCs w:val="22"/>
            </w:rPr>
            <w:t>the underlying mechanisms.</w:t>
          </w:r>
        </w:p>
        <w:p w14:paraId="31527C51" w14:textId="77190104"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00DA0D3A">
            <w:rPr>
              <w:rFonts w:asciiTheme="minorHAnsi" w:eastAsiaTheme="minorHAnsi" w:hAnsiTheme="minorHAnsi" w:cs="Verdana"/>
              <w:b/>
              <w:sz w:val="22"/>
              <w:szCs w:val="22"/>
              <w:lang w:val="en-US"/>
            </w:rPr>
            <w:t xml:space="preserve">the </w:t>
          </w:r>
          <w:r w:rsidRPr="00AA6EB7">
            <w:rPr>
              <w:rFonts w:asciiTheme="minorHAnsi" w:eastAsiaTheme="minorHAnsi" w:hAnsiTheme="minorHAnsi" w:cs="Verdana"/>
              <w:b/>
              <w:sz w:val="22"/>
              <w:szCs w:val="22"/>
              <w:lang w:val="en-US"/>
            </w:rPr>
            <w:t>potential drivers of tropical 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t>
          </w:r>
          <w:r w:rsidR="00E07F9E">
            <w:rPr>
              <w:rFonts w:asciiTheme="minorHAnsi" w:hAnsiTheme="minorHAnsi"/>
              <w:sz w:val="22"/>
              <w:szCs w:val="22"/>
            </w:rPr>
            <w:t xml:space="preserve">wards </w:t>
          </w:r>
          <w:r w:rsidRPr="00AA6EB7">
            <w:rPr>
              <w:rFonts w:asciiTheme="minorHAnsi" w:hAnsiTheme="minorHAnsi"/>
              <w:sz w:val="22"/>
              <w:szCs w:val="22"/>
            </w:rPr>
            <w:t xml:space="preserve">an integrative approach over larger scales, </w:t>
          </w:r>
          <w:r w:rsidR="00E07F9E">
            <w:rPr>
              <w:rFonts w:asciiTheme="minorHAnsi" w:hAnsiTheme="minorHAnsi"/>
              <w:sz w:val="22"/>
              <w:szCs w:val="22"/>
            </w:rPr>
            <w:t>yielding</w:t>
          </w:r>
          <w:r w:rsidRPr="00AA6EB7">
            <w:rPr>
              <w:rFonts w:asciiTheme="minorHAnsi" w:hAnsiTheme="minorHAnsi"/>
              <w:sz w:val="22"/>
              <w:szCs w:val="22"/>
            </w:rPr>
            <w:t xml:space="preserve"> novel insights into:</w:t>
          </w:r>
        </w:p>
        <w:p w14:paraId="44780A64" w14:textId="1CCDB1BD"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 xml:space="preserve">how </w:t>
          </w:r>
          <w:r w:rsidR="00DA0D3A">
            <w:rPr>
              <w:sz w:val="22"/>
              <w:lang w:val="en-US"/>
            </w:rPr>
            <w:t>environmental and climatic</w:t>
          </w:r>
          <w:r w:rsidR="00DA0D3A" w:rsidRPr="00340163">
            <w:rPr>
              <w:sz w:val="22"/>
              <w:lang w:val="en-US"/>
            </w:rPr>
            <w:t xml:space="preserve"> </w:t>
          </w:r>
          <w:r w:rsidRPr="00340163">
            <w:rPr>
              <w:sz w:val="22"/>
              <w:lang w:val="en-US"/>
            </w:rPr>
            <w:t>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0186028F" w14:textId="77777777" w:rsidR="00A41CCA"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addition, the technology for massive DNA sequencing of microscopic fungi has been developed only in the last 1</w:t>
          </w:r>
          <w:r w:rsidR="00DA0D3A">
            <w:rPr>
              <w:lang w:val="en-US"/>
            </w:rPr>
            <w:t>0</w:t>
          </w:r>
          <w:r w:rsidR="00636C35" w:rsidRPr="006E3E65">
            <w:rPr>
              <w:lang w:val="en-US"/>
            </w:rPr>
            <w:t>-1</w:t>
          </w:r>
          <w:r w:rsidR="00DA0D3A">
            <w:rPr>
              <w:lang w:val="en-US"/>
            </w:rPr>
            <w:t>5</w:t>
          </w:r>
          <w:r w:rsidR="00636C35" w:rsidRPr="006E3E65">
            <w:rPr>
              <w:lang w:val="en-US"/>
            </w:rPr>
            <w:t xml:space="preserve">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p w14:paraId="777D048C" w14:textId="0D1CE5D8" w:rsidR="000D3440" w:rsidRPr="006E3E65" w:rsidRDefault="001C1DD0" w:rsidP="00AA6EB7">
          <w:pPr>
            <w:spacing w:after="0" w:line="240" w:lineRule="auto"/>
            <w:jc w:val="both"/>
            <w:rPr>
              <w:lang w:val="en-US"/>
            </w:rPr>
          </w:pPr>
        </w:p>
      </w:sdtContent>
    </w:sdt>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BE5E2E" w:rsidRDefault="006178B5" w:rsidP="00AA6EB7">
      <w:pPr>
        <w:spacing w:after="0" w:line="240" w:lineRule="auto"/>
        <w:jc w:val="both"/>
        <w:rPr>
          <w:rFonts w:eastAsia="Times New Roman" w:cs="Calibri"/>
          <w:bCs/>
          <w:lang w:val="en-GB" w:eastAsia="nl-BE"/>
        </w:rPr>
      </w:pPr>
    </w:p>
    <w:sdt>
      <w:sdtPr>
        <w:id w:val="-2102408159"/>
        <w:placeholder>
          <w:docPart w:val="BF54DFE9335F4BBDAEA6E735AFDF4A32"/>
        </w:placeholder>
      </w:sdtPr>
      <w:sdtEndPr/>
      <w:sdtContent>
        <w:p w14:paraId="3759CF9B" w14:textId="7ACAC477" w:rsidR="009C0DA1" w:rsidRPr="00E64758" w:rsidRDefault="009C0DA1" w:rsidP="001F42DD">
          <w:pPr>
            <w:spacing w:after="0" w:line="240" w:lineRule="auto"/>
            <w:jc w:val="both"/>
            <w:rPr>
              <w:lang w:val="en-US"/>
            </w:rPr>
          </w:pPr>
          <w:r w:rsidRPr="00E64758">
            <w:rPr>
              <w:lang w:val="en-US"/>
            </w:rPr>
            <w:t>The</w:t>
          </w:r>
          <w:r w:rsidR="00DA0D3A">
            <w:rPr>
              <w:lang w:val="en-US"/>
            </w:rPr>
            <w:t xml:space="preserve"> proposed work plan</w:t>
          </w:r>
          <w:r w:rsidRPr="00E64758">
            <w:rPr>
              <w:lang w:val="en-US"/>
            </w:rPr>
            <w:t xml:space="preserve"> combines extensive field sampling and </w:t>
          </w:r>
          <w:r w:rsidRPr="00E64758">
            <w:rPr>
              <w:i/>
              <w:lang w:val="en-US"/>
            </w:rPr>
            <w:t>in-situ</w:t>
          </w:r>
          <w:r w:rsidRPr="00E64758">
            <w:rPr>
              <w:lang w:val="en-US"/>
            </w:rPr>
            <w:t xml:space="preserve"> </w:t>
          </w:r>
          <w:r w:rsidR="00DA0D3A">
            <w:rPr>
              <w:lang w:val="en-US"/>
            </w:rPr>
            <w:t xml:space="preserve">germination </w:t>
          </w:r>
          <w:r w:rsidRPr="00E64758">
            <w:rPr>
              <w:lang w:val="en-US"/>
            </w:rPr>
            <w:t>experiments with cutting-edge molecular and statistical analyses. I will conduct fieldwork in Colombia, where I will collaborate with Dr. Nicola Flanagan, professor at Pontificia Universidad Javeriana, Cali. I will undertake laboratory and computing tasks in Belgium, in the research group of Dr. Hans Jacquemyn, professor at KU Leuven.</w:t>
          </w:r>
        </w:p>
        <w:p w14:paraId="2D6AE98A" w14:textId="2677C872" w:rsidR="00C92B9A" w:rsidRDefault="009C0DA1" w:rsidP="001F42DD">
          <w:pPr>
            <w:spacing w:after="0" w:line="240" w:lineRule="auto"/>
            <w:jc w:val="both"/>
            <w:rPr>
              <w:rFonts w:cs="Calibri"/>
              <w:lang w:val="en-US"/>
            </w:rPr>
          </w:pPr>
          <w:r w:rsidRPr="00E64758">
            <w:rPr>
              <w:lang w:val="en-US"/>
            </w:rPr>
            <w:tab/>
          </w:r>
          <w:r w:rsidR="00B47A76" w:rsidRPr="00A97207">
            <w:rPr>
              <w:lang w:val="en-US"/>
            </w:rPr>
            <w:t xml:space="preserve">The </w:t>
          </w:r>
          <w:r w:rsidR="00DA0D3A">
            <w:rPr>
              <w:lang w:val="en-US"/>
            </w:rPr>
            <w:t xml:space="preserve">envisaged </w:t>
          </w:r>
          <w:r w:rsidR="00B47A76" w:rsidRPr="00A97207">
            <w:rPr>
              <w:lang w:val="en-US"/>
            </w:rPr>
            <w:t xml:space="preserve">work </w:t>
          </w:r>
          <w:r w:rsidR="00DA0D3A">
            <w:rPr>
              <w:lang w:val="en-US"/>
            </w:rPr>
            <w:t>has</w:t>
          </w:r>
          <w:r w:rsidR="00B47A76" w:rsidRPr="00A97207">
            <w:rPr>
              <w:lang w:val="en-US"/>
            </w:rPr>
            <w:t xml:space="preserve"> be</w:t>
          </w:r>
          <w:r w:rsidR="00DA0D3A">
            <w:rPr>
              <w:lang w:val="en-US"/>
            </w:rPr>
            <w:t>en</w:t>
          </w:r>
          <w:r w:rsidR="00B47A76" w:rsidRPr="00A97207">
            <w:rPr>
              <w:lang w:val="en-US"/>
            </w:rPr>
            <w:t xml:space="preserve"> structured in</w:t>
          </w:r>
          <w:r w:rsidR="00415A42">
            <w:rPr>
              <w:lang w:val="en-US"/>
            </w:rPr>
            <w:t>to</w:t>
          </w:r>
          <w:r w:rsidR="00B47A76" w:rsidRPr="00A97207">
            <w:rPr>
              <w:lang w:val="en-US"/>
            </w:rPr>
            <w:t xml:space="preserve"> three work packages (WP). </w:t>
          </w:r>
          <w:r w:rsidR="00E161D4" w:rsidRPr="00A97207">
            <w:rPr>
              <w:lang w:val="en-US"/>
            </w:rPr>
            <w:t>In WP</w:t>
          </w:r>
          <w:r w:rsidR="00B47A76" w:rsidRPr="00A97207">
            <w:rPr>
              <w:lang w:val="en-US"/>
            </w:rPr>
            <w:t xml:space="preserve"> </w:t>
          </w:r>
          <w:r w:rsidR="00E161D4" w:rsidRPr="00A97207">
            <w:rPr>
              <w:lang w:val="en-US"/>
            </w:rPr>
            <w:t xml:space="preserve">1, I will </w:t>
          </w:r>
          <w:r w:rsidR="00B83738">
            <w:rPr>
              <w:lang w:val="en-US"/>
            </w:rPr>
            <w:t>investigate</w:t>
          </w:r>
          <w:r w:rsidR="00B83738" w:rsidRPr="00A97207">
            <w:rPr>
              <w:lang w:val="en-US"/>
            </w:rPr>
            <w:t xml:space="preserve"> </w:t>
          </w:r>
          <w:r w:rsidR="00C42FDD" w:rsidRPr="00A97207">
            <w:rPr>
              <w:lang w:val="en-US"/>
            </w:rPr>
            <w:t>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 xml:space="preserve">work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FF7BAA">
            <w:rPr>
              <w:lang w:val="en-US"/>
            </w:rPr>
            <w:t>3</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xml:space="preserve">. In WP 3, I will assess whether </w:t>
          </w:r>
          <w:r w:rsidR="00B83738">
            <w:rPr>
              <w:lang w:val="en-US"/>
            </w:rPr>
            <w:t xml:space="preserve">orchid </w:t>
          </w:r>
          <w:r w:rsidR="00C42FDD" w:rsidRPr="00A97207">
            <w:rPr>
              <w:lang w:val="en-US"/>
            </w:rPr>
            <w:t xml:space="preserve">mycorrhizal communities change between the seedling and the adult stages of epiphytic orchids (H3) and infer potential underlying ecological mechanisms (H4). To this end, I will perform </w:t>
          </w:r>
          <w:r w:rsidR="00C42FDD" w:rsidRPr="00A97207">
            <w:rPr>
              <w:lang w:val="en-US"/>
            </w:rPr>
            <w:lastRenderedPageBreak/>
            <w:t>seed germination experiments in dry-humid transition forest plots</w:t>
          </w:r>
          <w:r w:rsidR="00E161D4" w:rsidRPr="00A97207">
            <w:rPr>
              <w:lang w:val="en-US"/>
            </w:rPr>
            <w:t>.</w:t>
          </w:r>
          <w:r w:rsidR="00C92B9A">
            <w:rPr>
              <w:lang w:val="en-US"/>
            </w:rPr>
            <w:t xml:space="preserve"> </w:t>
          </w:r>
          <w:r w:rsidR="00C92B9A">
            <w:rPr>
              <w:rFonts w:cs="Calibri"/>
              <w:lang w:val="en-US"/>
            </w:rPr>
            <w:t xml:space="preserve">Each WP will produce a </w:t>
          </w:r>
          <w:r w:rsidR="001F42DD">
            <w:rPr>
              <w:rFonts w:cs="Calibri"/>
              <w:lang w:val="en-US"/>
            </w:rPr>
            <w:t>research paper</w:t>
          </w:r>
          <w:r w:rsidR="00C92B9A">
            <w:rPr>
              <w:rFonts w:cs="Calibri"/>
              <w:lang w:val="en-US"/>
            </w:rPr>
            <w:t xml:space="preserve"> (</w:t>
          </w:r>
          <w:r w:rsidR="00C92B9A">
            <w:rPr>
              <w:rFonts w:cs="Calibri"/>
              <w:i/>
              <w:lang w:val="en-US"/>
            </w:rPr>
            <w:t>Deliverables 1, 2, and 3, respectively</w:t>
          </w:r>
          <w:r w:rsidR="00C92B9A">
            <w:rPr>
              <w:rFonts w:cs="Calibri"/>
              <w:lang w:val="en-US"/>
            </w:rPr>
            <w:t xml:space="preserve">) </w:t>
          </w:r>
          <w:r w:rsidR="001F42DD">
            <w:rPr>
              <w:rFonts w:cs="Calibri"/>
              <w:lang w:val="en-US"/>
            </w:rPr>
            <w:t xml:space="preserve">that will </w:t>
          </w:r>
          <w:r w:rsidR="00415A42">
            <w:rPr>
              <w:rFonts w:cs="Calibri"/>
              <w:lang w:val="en-US"/>
            </w:rPr>
            <w:t xml:space="preserve">be </w:t>
          </w:r>
          <w:r w:rsidR="001F42DD">
            <w:rPr>
              <w:rFonts w:cs="Calibri"/>
              <w:lang w:val="en-US"/>
            </w:rPr>
            <w:t>submit</w:t>
          </w:r>
          <w:r w:rsidR="00415A42">
            <w:rPr>
              <w:rFonts w:cs="Calibri"/>
              <w:lang w:val="en-US"/>
            </w:rPr>
            <w:t>ted</w:t>
          </w:r>
          <w:r w:rsidR="00C92B9A">
            <w:rPr>
              <w:rFonts w:cs="Calibri"/>
              <w:lang w:val="en-US"/>
            </w:rPr>
            <w:t xml:space="preserve"> to high-impact scientific journals</w:t>
          </w:r>
          <w:r w:rsidR="00415A42">
            <w:rPr>
              <w:rFonts w:cs="Calibri"/>
              <w:lang w:val="en-US"/>
            </w:rPr>
            <w:t xml:space="preserve"> such </w:t>
          </w:r>
          <w:r w:rsidR="00CF4F54">
            <w:rPr>
              <w:rFonts w:cs="Calibri"/>
              <w:lang w:val="en-US"/>
            </w:rPr>
            <w:t xml:space="preserve">as </w:t>
          </w:r>
          <w:r w:rsidR="00415A42">
            <w:rPr>
              <w:rFonts w:cs="Calibri"/>
              <w:lang w:val="en-US"/>
            </w:rPr>
            <w:t>New Phytologist, Molecular Ecology or Ecology Letters</w:t>
          </w:r>
          <w:r w:rsidR="00C92B9A">
            <w:rPr>
              <w:rFonts w:cs="Calibri"/>
              <w:lang w:val="en-US"/>
            </w:rPr>
            <w:t>.</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1E3B55CA" w:rsidR="00DF51C6" w:rsidRPr="00A97207" w:rsidRDefault="00DF51C6" w:rsidP="00AA6EB7">
          <w:pPr>
            <w:widowControl w:val="0"/>
            <w:spacing w:after="0" w:line="240" w:lineRule="auto"/>
            <w:jc w:val="both"/>
            <w:rPr>
              <w:lang w:val="en-US"/>
            </w:rPr>
          </w:pPr>
        </w:p>
        <w:p w14:paraId="74F3F2CE" w14:textId="4B65406E" w:rsidR="00DF51C6" w:rsidRDefault="00DF51C6" w:rsidP="00AA6EB7">
          <w:pPr>
            <w:spacing w:after="0" w:line="240" w:lineRule="auto"/>
            <w:jc w:val="both"/>
            <w:rPr>
              <w:lang w:val="en-US"/>
            </w:rPr>
          </w:pPr>
          <w:r w:rsidRPr="00A97207">
            <w:rPr>
              <w:lang w:val="en-US"/>
            </w:rPr>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006345D6">
            <w:rPr>
              <w:lang w:val="en-US"/>
            </w:rPr>
            <w:t>plays</w:t>
          </w:r>
          <w:r w:rsidRPr="00A97207">
            <w:rPr>
              <w:lang w:val="en-US"/>
            </w:rPr>
            <w:t xml:space="preserve"> an important </w:t>
          </w:r>
          <w:r w:rsidR="006345D6">
            <w:rPr>
              <w:lang w:val="en-US"/>
            </w:rPr>
            <w:t xml:space="preserve">role in </w:t>
          </w:r>
          <w:r w:rsidRPr="00A97207">
            <w:rPr>
              <w:lang w:val="en-US"/>
            </w:rPr>
            <w:t>determin</w:t>
          </w:r>
          <w:r w:rsidR="006345D6">
            <w:rPr>
              <w:lang w:val="en-US"/>
            </w:rPr>
            <w:t xml:space="preserve">ing </w:t>
          </w:r>
          <w:r w:rsidRPr="00A97207">
            <w:rPr>
              <w:lang w:val="en-US"/>
            </w:rPr>
            <w:t xml:space="preserve">orchid </w:t>
          </w:r>
          <w:r w:rsidR="006345D6">
            <w:rPr>
              <w:lang w:val="en-US"/>
            </w:rPr>
            <w:t>distribution</w:t>
          </w:r>
          <w:r w:rsidRPr="00A97207">
            <w:rPr>
              <w:lang w:val="en-US"/>
            </w:rPr>
            <w:t>.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fldChar w:fldCharType="begin" w:fldLock="1"/>
          </w:r>
          <w:r w:rsidR="00F444C7">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page":"269-295","publisher":"The University of Chicago Press","title":"Rethinking Mutualism Stability: Cheaters and the Evolution of Sanctions","type":"article-journal","volume":"88"},"uris":["http://www.mendeley.com/documents/?uuid=e3e339cc-0444-45c9-aa16-3cfc9c090ae7","http://www.mendeley.com/documents/?uuid=b0f7bb59-3510-407c-8333-1b174fe76c5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lt;sup&gt;6,35&lt;/sup&gt;","plainTextFormattedCitation":"6,35","previouslyFormattedCitation":"&lt;sup&gt;6,35&lt;/sup&gt;"},"properties":{"noteIndex":0},"schema":"https://github.com/citation-style-language/schema/raw/master/csl-citation.json"}</w:instrText>
          </w:r>
          <w:r w:rsidR="00A53099">
            <w:rPr>
              <w:vertAlign w:val="superscript"/>
              <w:lang w:val="en-US"/>
            </w:rPr>
            <w:fldChar w:fldCharType="separate"/>
          </w:r>
          <w:r w:rsidR="00F444C7" w:rsidRPr="00F444C7">
            <w:rPr>
              <w:noProof/>
              <w:vertAlign w:val="superscript"/>
              <w:lang w:val="en-US"/>
            </w:rPr>
            <w:t>6,35</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xml:space="preserve">) when the preferred partner is not locally available. Species exhibiting such ability </w:t>
          </w:r>
          <w:r w:rsidR="006345D6">
            <w:rPr>
              <w:lang w:val="en-US"/>
            </w:rPr>
            <w:t xml:space="preserve">can be expected to </w:t>
          </w:r>
          <w:r w:rsidRPr="00A97207">
            <w:rPr>
              <w:lang w:val="en-US"/>
            </w:rPr>
            <w:t xml:space="preserve">have </w:t>
          </w:r>
          <w:r w:rsidR="006345D6">
            <w:rPr>
              <w:lang w:val="en-US"/>
            </w:rPr>
            <w:t>higher</w:t>
          </w:r>
          <w:r w:rsidRPr="00A97207">
            <w:rPr>
              <w:lang w:val="en-US"/>
            </w:rPr>
            <w:t xml:space="preserve"> chances of germinating in a variety of microsites t</w:t>
          </w:r>
          <w:r w:rsidR="00A53099">
            <w:rPr>
              <w:lang w:val="en-US"/>
            </w:rPr>
            <w:t>han highly-specialized species.</w:t>
          </w:r>
        </w:p>
        <w:p w14:paraId="28BE93F5" w14:textId="77777777" w:rsidR="00CA09D8" w:rsidRDefault="00CA09D8" w:rsidP="00AA6EB7">
          <w:pPr>
            <w:spacing w:after="0" w:line="240" w:lineRule="auto"/>
            <w:jc w:val="both"/>
            <w:rPr>
              <w:lang w:val="en-US"/>
            </w:rPr>
          </w:pPr>
        </w:p>
        <w:p w14:paraId="53C7F4A5" w14:textId="78A40B67" w:rsidR="00CA09D8" w:rsidRPr="00CA09D8" w:rsidRDefault="00CA09D8" w:rsidP="00AA6EB7">
          <w:pPr>
            <w:spacing w:after="0" w:line="240" w:lineRule="auto"/>
            <w:jc w:val="both"/>
            <w:rPr>
              <w:i/>
              <w:lang w:val="en-US"/>
            </w:rPr>
          </w:pPr>
          <w:r w:rsidRPr="00CA09D8">
            <w:rPr>
              <w:i/>
              <w:lang w:val="en-US"/>
            </w:rPr>
            <w:t xml:space="preserve">Task 1.1 </w:t>
          </w:r>
          <w:r w:rsidR="00DB02C6">
            <w:rPr>
              <w:i/>
              <w:lang w:val="en-US"/>
            </w:rPr>
            <w:t>Collecting</w:t>
          </w:r>
          <w:r>
            <w:rPr>
              <w:i/>
              <w:lang w:val="en-US"/>
            </w:rPr>
            <w:t xml:space="preserve"> </w:t>
          </w:r>
          <w:r w:rsidR="00DB02C6">
            <w:rPr>
              <w:i/>
              <w:lang w:val="en-US"/>
            </w:rPr>
            <w:t>epiphytic orchid roots in natural forests</w:t>
          </w:r>
        </w:p>
        <w:p w14:paraId="1775C4A9" w14:textId="0166BD79" w:rsidR="00DD46C1" w:rsidRPr="00FF7BAA" w:rsidRDefault="00DD46C1" w:rsidP="00AA6EB7">
          <w:pPr>
            <w:spacing w:after="0" w:line="240" w:lineRule="auto"/>
            <w:jc w:val="both"/>
            <w:rPr>
              <w:lang w:val="en-US"/>
            </w:rPr>
          </w:pPr>
          <w:r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F7BAA">
            <w:rPr>
              <w:lang w:val="en-US"/>
            </w:rPr>
            <w:t>3</w:t>
          </w:r>
          <w:r w:rsidRPr="00A97207">
            <w:rPr>
              <w:lang w:val="en-US"/>
            </w:rPr>
            <w:t xml:space="preserve">a). The forest types encompass dry forests in the Cauca River Valley, dry-humid transition forests (DHTF) in the valley slope, and cloud forests in the Pacific slope. In each forest type I will choose two plots </w:t>
          </w:r>
          <w:r w:rsidR="00FF7BAA">
            <w:rPr>
              <w:lang w:val="en-US"/>
            </w:rPr>
            <w:t xml:space="preserve">of 50 x 50 m </w:t>
          </w:r>
          <w:r w:rsidR="00415A42">
            <w:rPr>
              <w:lang w:val="en-US"/>
            </w:rPr>
            <w:t xml:space="preserve">that are at least </w:t>
          </w:r>
          <w:r w:rsidRPr="00A97207">
            <w:rPr>
              <w:lang w:val="en-US"/>
            </w:rPr>
            <w:t xml:space="preserve">5 km apart and </w:t>
          </w:r>
          <w:r w:rsidR="00415A42">
            <w:rPr>
              <w:lang w:val="en-US"/>
            </w:rPr>
            <w:t>contain &gt;</w:t>
          </w:r>
          <w:r w:rsidRPr="00A97207">
            <w:rPr>
              <w:lang w:val="en-US"/>
            </w:rPr>
            <w:t xml:space="preserve">10 </w:t>
          </w:r>
          <w:r w:rsidR="00415A42">
            <w:rPr>
              <w:lang w:val="en-US"/>
            </w:rPr>
            <w:t xml:space="preserve">different </w:t>
          </w:r>
          <w:r w:rsidRPr="00A97207">
            <w:rPr>
              <w:lang w:val="en-US"/>
            </w:rPr>
            <w:t xml:space="preserve">host trees per plot. I will sample </w:t>
          </w:r>
          <w:r w:rsidR="006345D6">
            <w:rPr>
              <w:lang w:val="en-US"/>
            </w:rPr>
            <w:t>orchids</w:t>
          </w:r>
          <w:r w:rsidRPr="00A97207">
            <w:rPr>
              <w:lang w:val="en-US"/>
            </w:rPr>
            <w:t xml:space="preserve"> growing at a height of 10 m on tree trunks using the single-rope climbing method</w:t>
          </w:r>
          <w:r w:rsidR="00CB0770" w:rsidRPr="00A97207">
            <w:rPr>
              <w:lang w:val="en-US"/>
            </w:rPr>
            <w:t xml:space="preserve"> (Fig. </w:t>
          </w:r>
          <w:r w:rsidR="00D67499">
            <w:rPr>
              <w:lang w:val="en-US"/>
            </w:rPr>
            <w:t>3</w:t>
          </w:r>
          <w:r w:rsidR="00CB0770" w:rsidRPr="00A97207">
            <w:rPr>
              <w:lang w:val="en-US"/>
            </w:rPr>
            <w:t>b)</w:t>
          </w:r>
          <w:r w:rsidRPr="00A97207">
            <w:rPr>
              <w:lang w:val="en-US"/>
            </w:rPr>
            <w:t xml:space="preserve">, collecting three 2-cm root fragments in up to five individuals per orchid species of all the species found. </w:t>
          </w:r>
          <w:r w:rsidRPr="00FF7BAA">
            <w:rPr>
              <w:lang w:val="en-US"/>
            </w:rPr>
            <w:t>Sampling will not destroy the plants.</w:t>
          </w:r>
        </w:p>
        <w:p w14:paraId="7158AD7D" w14:textId="335CDBF4" w:rsidR="00144F7B" w:rsidRPr="00FF7BAA" w:rsidRDefault="00144F7B" w:rsidP="00AA6EB7">
          <w:pPr>
            <w:spacing w:after="0" w:line="240" w:lineRule="auto"/>
            <w:jc w:val="both"/>
            <w:rPr>
              <w:lang w:val="en-US"/>
            </w:rPr>
          </w:pPr>
        </w:p>
        <w:p w14:paraId="771EAE06" w14:textId="3A3175B3" w:rsidR="00705C17" w:rsidRDefault="00BF4C9D" w:rsidP="00544CA4">
          <w:pPr>
            <w:widowControl w:val="0"/>
            <w:spacing w:after="0" w:line="240" w:lineRule="auto"/>
            <w:jc w:val="both"/>
            <w:rPr>
              <w:lang w:val="en-US"/>
            </w:rPr>
          </w:pPr>
          <w:r>
            <w:rPr>
              <w:i/>
              <w:lang w:val="en-US"/>
            </w:rPr>
            <w:t>Identifying species</w:t>
          </w:r>
          <w:r w:rsidRPr="00BF4C9D">
            <w:rPr>
              <w:i/>
              <w:lang w:val="en-US"/>
            </w:rPr>
            <w:t xml:space="preserve"> -</w:t>
          </w:r>
          <w:r>
            <w:rPr>
              <w:lang w:val="en-US"/>
            </w:rPr>
            <w:t xml:space="preserve"> </w:t>
          </w:r>
          <w:r w:rsidR="00DF51C6" w:rsidRPr="00AC242B">
            <w:rPr>
              <w:lang w:val="en-US"/>
            </w:rPr>
            <w:t xml:space="preserve">Based </w:t>
          </w:r>
          <w:r w:rsidR="00DF51C6" w:rsidRPr="00635BCD">
            <w:rPr>
              <w:lang w:val="en-US"/>
            </w:rPr>
            <w:t xml:space="preserve">on diversity inventories </w:t>
          </w:r>
          <w:r w:rsidR="00415A42">
            <w:rPr>
              <w:lang w:val="en-US"/>
            </w:rPr>
            <w:t xml:space="preserve">conducted at </w:t>
          </w:r>
          <w:r w:rsidR="00DF51C6" w:rsidRPr="00635BCD">
            <w:rPr>
              <w:lang w:val="en-US"/>
            </w:rPr>
            <w:t>the study locations, I expect to find approximately 120 orchid species in total (García-Revelo, S. unpubl.; Ospina, NH</w:t>
          </w:r>
          <w:r w:rsidR="000654B6">
            <w:rPr>
              <w:lang w:val="en-US"/>
            </w:rPr>
            <w:t>.</w:t>
          </w:r>
          <w:r w:rsidR="00DF51C6" w:rsidRPr="00635BCD">
            <w:rPr>
              <w:lang w:val="en-US"/>
            </w:rPr>
            <w:t xml:space="preserve"> unpubl.). Some orchid species are expected to be unique to a particular forest type, while others occur in at least two of them. </w:t>
          </w:r>
          <w:r w:rsidR="00DA6F9F">
            <w:rPr>
              <w:lang w:val="en-US"/>
            </w:rPr>
            <w:t xml:space="preserve">For each sampled individual, </w:t>
          </w:r>
          <w:r w:rsidR="00DF51C6" w:rsidRPr="00635BCD">
            <w:rPr>
              <w:lang w:val="en-US"/>
            </w:rPr>
            <w:t>I will re</w:t>
          </w:r>
          <w:r w:rsidR="00DA6F9F">
            <w:rPr>
              <w:lang w:val="en-US"/>
            </w:rPr>
            <w:t xml:space="preserve">cord </w:t>
          </w:r>
          <w:r w:rsidR="00DF51C6" w:rsidRPr="00635BCD">
            <w:rPr>
              <w:lang w:val="en-US"/>
            </w:rPr>
            <w:t xml:space="preserve">the </w:t>
          </w:r>
          <w:r w:rsidR="00DF51C6" w:rsidRPr="00635BCD">
            <w:rPr>
              <w:b/>
              <w:lang w:val="en-US"/>
            </w:rPr>
            <w:t>host tree species</w:t>
          </w:r>
          <w:r w:rsidR="00DF51C6" w:rsidRPr="00635BCD">
            <w:rPr>
              <w:lang w:val="en-US"/>
            </w:rPr>
            <w:t xml:space="preserve"> </w:t>
          </w:r>
          <w:r w:rsidR="00DA6F9F">
            <w:rPr>
              <w:lang w:val="en-US"/>
            </w:rPr>
            <w:t xml:space="preserve">on which it was growing and will assess </w:t>
          </w:r>
          <w:r w:rsidR="00DF51C6" w:rsidRPr="00635BCD">
            <w:rPr>
              <w:lang w:val="en-US"/>
            </w:rPr>
            <w:t xml:space="preserve">host-tree breadth. </w:t>
          </w:r>
          <w:r w:rsidR="00544CA4" w:rsidRPr="00635BCD">
            <w:rPr>
              <w:lang w:val="en-US"/>
            </w:rPr>
            <w:t xml:space="preserve">I will </w:t>
          </w:r>
          <w:r w:rsidR="00544CA4" w:rsidRPr="00635BCD">
            <w:rPr>
              <w:b/>
              <w:lang w:val="en-US"/>
            </w:rPr>
            <w:t>identify orchids and host trees</w:t>
          </w:r>
          <w:r w:rsidR="00544CA4" w:rsidRPr="00635BCD">
            <w:rPr>
              <w:lang w:val="en-US"/>
            </w:rPr>
            <w:t xml:space="preserve"> with the help of a local taxonomist (Nhora Ospina, Universidad del Valle, Cali) and </w:t>
          </w:r>
          <w:r w:rsidR="00DA6F9F">
            <w:rPr>
              <w:lang w:val="en-US"/>
            </w:rPr>
            <w:t xml:space="preserve">in case of doubt will </w:t>
          </w:r>
          <w:r w:rsidR="00544CA4" w:rsidRPr="00635BCD">
            <w:rPr>
              <w:lang w:val="en-US"/>
            </w:rPr>
            <w:t xml:space="preserve">confirm </w:t>
          </w:r>
          <w:r w:rsidR="00DA6F9F">
            <w:rPr>
              <w:lang w:val="en-US"/>
            </w:rPr>
            <w:t xml:space="preserve">the identity of </w:t>
          </w:r>
          <w:r w:rsidR="00544CA4" w:rsidRPr="00635BCD">
            <w:rPr>
              <w:lang w:val="en-US"/>
            </w:rPr>
            <w:t xml:space="preserve">ambiguous tree and orchid </w:t>
          </w:r>
          <w:r w:rsidR="00DA6F9F">
            <w:rPr>
              <w:lang w:val="en-US"/>
            </w:rPr>
            <w:t xml:space="preserve">species </w:t>
          </w:r>
          <w:r w:rsidR="00544CA4" w:rsidRPr="00635BCD">
            <w:rPr>
              <w:lang w:val="en-US"/>
            </w:rPr>
            <w:t>using genetic barcoding.</w:t>
          </w:r>
        </w:p>
        <w:p w14:paraId="3D9BFF57" w14:textId="12B9F071" w:rsidR="00AA6EB7" w:rsidRPr="00635BCD" w:rsidRDefault="00A41CCA" w:rsidP="00AA6EB7">
          <w:pPr>
            <w:spacing w:after="0" w:line="240" w:lineRule="auto"/>
            <w:jc w:val="both"/>
            <w:rPr>
              <w:lang w:val="en-US"/>
            </w:rPr>
          </w:pPr>
          <w:r>
            <w:rPr>
              <w:noProof/>
              <w:lang w:val="en-US"/>
            </w:rPr>
            <mc:AlternateContent>
              <mc:Choice Requires="wpg">
                <w:drawing>
                  <wp:anchor distT="0" distB="0" distL="114300" distR="114300" simplePos="0" relativeHeight="251671552" behindDoc="0" locked="0" layoutInCell="1" allowOverlap="1" wp14:anchorId="3C50B38B" wp14:editId="26DF1D32">
                    <wp:simplePos x="0" y="0"/>
                    <wp:positionH relativeFrom="margin">
                      <wp:posOffset>71755</wp:posOffset>
                    </wp:positionH>
                    <wp:positionV relativeFrom="paragraph">
                      <wp:posOffset>19211</wp:posOffset>
                    </wp:positionV>
                    <wp:extent cx="5463995" cy="1378424"/>
                    <wp:effectExtent l="19050" t="19050" r="22860" b="12700"/>
                    <wp:wrapSquare wrapText="bothSides"/>
                    <wp:docPr id="13" name="Grupo 13"/>
                    <wp:cNvGraphicFramePr/>
                    <a:graphic xmlns:a="http://schemas.openxmlformats.org/drawingml/2006/main">
                      <a:graphicData uri="http://schemas.microsoft.com/office/word/2010/wordprocessingGroup">
                        <wpg:wgp>
                          <wpg:cNvGrpSpPr/>
                          <wpg:grpSpPr>
                            <a:xfrm>
                              <a:off x="0" y="0"/>
                              <a:ext cx="5463995" cy="1378424"/>
                              <a:chOff x="0" y="0"/>
                              <a:chExt cx="5463995" cy="1378424"/>
                            </a:xfrm>
                          </wpg:grpSpPr>
                          <pic:pic xmlns:pic="http://schemas.openxmlformats.org/drawingml/2006/picture">
                            <pic:nvPicPr>
                              <pic:cNvPr id="15" name="Imagen 15"/>
                              <pic:cNvPicPr>
                                <a:picLocks noChangeAspect="1"/>
                              </pic:cNvPicPr>
                            </pic:nvPicPr>
                            <pic:blipFill rotWithShape="1">
                              <a:blip r:embed="rId14" cstate="print">
                                <a:extLst>
                                  <a:ext uri="{28A0092B-C50C-407E-A947-70E740481C1C}">
                                    <a14:useLocalDpi xmlns:a14="http://schemas.microsoft.com/office/drawing/2010/main" val="0"/>
                                  </a:ext>
                                </a:extLst>
                              </a:blip>
                              <a:srcRect t="15891" b="2585"/>
                              <a:stretch/>
                            </pic:blipFill>
                            <pic:spPr bwMode="auto">
                              <a:xfrm>
                                <a:off x="0" y="6824"/>
                                <a:ext cx="3719195" cy="1371600"/>
                              </a:xfrm>
                              <a:prstGeom prst="rect">
                                <a:avLst/>
                              </a:prstGeom>
                              <a:noFill/>
                              <a:ln w="6350">
                                <a:solidFill>
                                  <a:schemeClr val="tx1"/>
                                </a:solidFill>
                              </a:ln>
                              <a:extLst>
                                <a:ext uri="{53640926-AAD7-44D8-BBD7-CCE9431645EC}">
                                  <a14:shadowObscured xmlns:a14="http://schemas.microsoft.com/office/drawing/2010/main"/>
                                </a:ext>
                              </a:extLst>
                            </pic:spPr>
                          </pic:pic>
                          <wps:wsp>
                            <wps:cNvPr id="217" name="Cuadro de texto 2"/>
                            <wps:cNvSpPr txBox="1">
                              <a:spLocks noChangeArrowheads="1"/>
                            </wps:cNvSpPr>
                            <wps:spPr bwMode="auto">
                              <a:xfrm>
                                <a:off x="3719015" y="0"/>
                                <a:ext cx="1744980" cy="1377950"/>
                              </a:xfrm>
                              <a:prstGeom prst="rect">
                                <a:avLst/>
                              </a:prstGeom>
                              <a:solidFill>
                                <a:srgbClr val="FFFFFF"/>
                              </a:solidFill>
                              <a:ln w="9525">
                                <a:solidFill>
                                  <a:srgbClr val="000000"/>
                                </a:solidFill>
                                <a:miter lim="800000"/>
                                <a:headEnd/>
                                <a:tailEnd/>
                              </a:ln>
                            </wps:spPr>
                            <wps:txbx>
                              <w:txbxContent>
                                <w:p w14:paraId="795CA26C" w14:textId="2A768705" w:rsidR="00A41CCA" w:rsidRPr="00BE5E2E" w:rsidRDefault="00A41CCA" w:rsidP="00BE5E2E">
                                  <w:pPr>
                                    <w:spacing w:after="0" w:line="240" w:lineRule="auto"/>
                                    <w:jc w:val="both"/>
                                    <w:rPr>
                                      <w:lang w:val="en-US"/>
                                    </w:rPr>
                                  </w:pPr>
                                  <w:r w:rsidRPr="00F467A0">
                                    <w:rPr>
                                      <w:b/>
                                      <w:lang w:val="en-US"/>
                                    </w:rPr>
                                    <w:t>Fig.</w:t>
                                  </w:r>
                                  <w:r w:rsidRPr="00F467A0">
                                    <w:rPr>
                                      <w:lang w:val="en-US"/>
                                    </w:rPr>
                                    <w:t xml:space="preserve"> </w:t>
                                  </w:r>
                                  <w:r>
                                    <w:rPr>
                                      <w:b/>
                                      <w:lang w:val="en-US"/>
                                    </w:rPr>
                                    <w:t>3</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wps:txbx>
                            <wps:bodyPr rot="0" vert="horz" wrap="square" lIns="91440" tIns="45720" rIns="91440" bIns="45720" anchor="t" anchorCtr="0">
                              <a:noAutofit/>
                            </wps:bodyPr>
                          </wps:wsp>
                        </wpg:wgp>
                      </a:graphicData>
                    </a:graphic>
                  </wp:anchor>
                </w:drawing>
              </mc:Choice>
              <mc:Fallback>
                <w:pict>
                  <v:group w14:anchorId="3C50B38B" id="Grupo 13" o:spid="_x0000_s1029" style="position:absolute;left:0;text-align:left;margin-left:5.65pt;margin-top:1.5pt;width:430.25pt;height:108.55pt;z-index:251671552;mso-position-horizontal-relative:margin" coordsize="54639,13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">
                    <v:shape id="Imagen 15" o:spid="_x0000_s1030" type="#_x0000_t75" style="position:absolute;top:68;width:37191;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a4SvDAAAA2wAAAA8AAABkcnMvZG93bnJldi54bWxET01rwkAQvQv+h2WE3nRji9WmriItFQ+N&#10;EJXS45Ads8HsbJrdavrvu4LgbR7vc+bLztbiTK2vHCsYjxIQxIXTFZcKDvuP4QyED8gaa8ek4I88&#10;LBf93hxT7S6c03kXShFD2KeowITQpFL6wpBFP3INceSOrrUYImxLqVu8xHBby8ckeZYWK44NBht6&#10;M1Scdr9WwfYr33y+HL7t9MdU6yeb7bOM3pV6GHSrVxCBunAX39wbHedP4PpLPEA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trhK8MAAADbAAAADwAAAAAAAAAAAAAAAACf&#10;AgAAZHJzL2Rvd25yZXYueG1sUEsFBgAAAAAEAAQA9wAAAI8DAAAAAA==&#10;" stroked="t" strokecolor="black [3213]" strokeweight=".5pt">
                      <v:imagedata r:id="rId15" o:title="" croptop="10414f" cropbottom="1694f"/>
                      <v:path arrowok="t"/>
                    </v:shape>
                    <v:shape id="Cuadro de texto 2" o:spid="_x0000_s1031" type="#_x0000_t202" style="position:absolute;left:37190;width:17449;height:13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795CA26C" w14:textId="2A768705" w:rsidR="00A41CCA" w:rsidRPr="00BE5E2E" w:rsidRDefault="00A41CCA" w:rsidP="00BE5E2E">
                            <w:pPr>
                              <w:spacing w:after="0" w:line="240" w:lineRule="auto"/>
                              <w:jc w:val="both"/>
                              <w:rPr>
                                <w:lang w:val="en-US"/>
                              </w:rPr>
                            </w:pPr>
                            <w:r w:rsidRPr="00F467A0">
                              <w:rPr>
                                <w:b/>
                                <w:lang w:val="en-US"/>
                              </w:rPr>
                              <w:t>Fig.</w:t>
                            </w:r>
                            <w:r w:rsidRPr="00F467A0">
                              <w:rPr>
                                <w:lang w:val="en-US"/>
                              </w:rPr>
                              <w:t xml:space="preserve"> </w:t>
                            </w:r>
                            <w:r>
                              <w:rPr>
                                <w:b/>
                                <w:lang w:val="en-US"/>
                              </w:rPr>
                              <w:t>3</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v:textbox>
                    </v:shape>
                    <w10:wrap type="square" anchorx="margin"/>
                  </v:group>
                </w:pict>
              </mc:Fallback>
            </mc:AlternateContent>
          </w:r>
        </w:p>
        <w:p w14:paraId="6220BA46" w14:textId="467BB41F" w:rsidR="00DF51C6" w:rsidRPr="00635BCD" w:rsidRDefault="00635BCD" w:rsidP="00AA6EB7">
          <w:pPr>
            <w:widowControl w:val="0"/>
            <w:autoSpaceDE w:val="0"/>
            <w:autoSpaceDN w:val="0"/>
            <w:adjustRightInd w:val="0"/>
            <w:spacing w:after="0" w:line="240" w:lineRule="auto"/>
            <w:jc w:val="both"/>
            <w:rPr>
              <w:lang w:val="en-US"/>
            </w:rPr>
          </w:pPr>
          <w:r>
            <w:rPr>
              <w:i/>
              <w:lang w:val="en-US"/>
            </w:rPr>
            <w:t xml:space="preserve">Characterizing </w:t>
          </w:r>
          <w:r w:rsidR="00D559D0">
            <w:rPr>
              <w:i/>
              <w:lang w:val="en-US"/>
            </w:rPr>
            <w:t>a</w:t>
          </w:r>
          <w:r w:rsidR="00DF51C6" w:rsidRPr="00635BCD">
            <w:rPr>
              <w:i/>
              <w:lang w:val="en-US"/>
            </w:rPr>
            <w:t>biotic conditions</w:t>
          </w:r>
          <w:r w:rsidR="00BF4C9D">
            <w:rPr>
              <w:i/>
              <w:lang w:val="en-US"/>
            </w:rPr>
            <w:t xml:space="preserve"> - </w:t>
          </w:r>
          <w:r w:rsidR="00DF51C6" w:rsidRPr="00635BCD">
            <w:rPr>
              <w:lang w:val="en-US"/>
            </w:rPr>
            <w:t xml:space="preserve">To characterize </w:t>
          </w:r>
          <w:r w:rsidR="00DF51C6" w:rsidRPr="00635BCD">
            <w:rPr>
              <w:b/>
              <w:lang w:val="en-US"/>
            </w:rPr>
            <w:t>regional climate</w:t>
          </w:r>
          <w:r w:rsidR="00DF51C6" w:rsidRPr="00635BCD">
            <w:rPr>
              <w:lang w:val="en-US"/>
            </w:rPr>
            <w:t xml:space="preserve"> </w:t>
          </w:r>
          <w:r w:rsidR="00DA6F9F">
            <w:rPr>
              <w:lang w:val="en-US"/>
            </w:rPr>
            <w:t xml:space="preserve">conditions, </w:t>
          </w:r>
          <w:r w:rsidR="00DF51C6" w:rsidRPr="00635BCD">
            <w:rPr>
              <w:lang w:val="en-US"/>
            </w:rPr>
            <w:t xml:space="preserve">I will use climatic data from meteorological stations near the plots. To describe the </w:t>
          </w:r>
          <w:r w:rsidR="00DF51C6" w:rsidRPr="00635BCD">
            <w:rPr>
              <w:b/>
              <w:lang w:val="en-US"/>
            </w:rPr>
            <w:t>light environment of host trees</w:t>
          </w:r>
          <w:r w:rsidR="00DF51C6" w:rsidRPr="00635BCD">
            <w:rPr>
              <w:lang w:val="en-US"/>
            </w:rPr>
            <w:t xml:space="preserve"> I will measure photosynthetically active radiation (PAR, mol·m</w:t>
          </w:r>
          <w:r w:rsidR="00DF51C6" w:rsidRPr="00635BCD">
            <w:rPr>
              <w:vertAlign w:val="superscript"/>
              <w:lang w:val="en-US"/>
            </w:rPr>
            <w:t>-2</w:t>
          </w:r>
          <w:r w:rsidR="00DF51C6" w:rsidRPr="00635BCD">
            <w:rPr>
              <w:lang w:val="en-US"/>
            </w:rPr>
            <w:t>·day</w:t>
          </w:r>
          <w:r w:rsidR="00DF51C6" w:rsidRPr="00635BCD">
            <w:rPr>
              <w:vertAlign w:val="superscript"/>
              <w:lang w:val="en-US"/>
            </w:rPr>
            <w:t>-1</w:t>
          </w:r>
          <w:r w:rsidR="00DF51C6" w:rsidRPr="00635BCD">
            <w:rPr>
              <w:lang w:val="en-US"/>
            </w:rPr>
            <w:t xml:space="preserve">) by taking three hemispheric </w:t>
          </w:r>
          <w:r w:rsidR="00DF51C6" w:rsidRPr="00635BCD">
            <w:rPr>
              <w:lang w:val="en-US"/>
            </w:rPr>
            <w:lastRenderedPageBreak/>
            <w:t>photographs in each tree at 10 m, where orchid roots will be sampled. To improve PAR estimation accuracy, I will measure the diffuse to direct PAR ratio with BF5 diffuse PAR sensors (Delta-T Devices, UK) in three randomly chosen host trees.</w:t>
          </w:r>
          <w:r w:rsidR="00BF4C9D">
            <w:rPr>
              <w:lang w:val="en-US"/>
            </w:rPr>
            <w:t xml:space="preserve"> The completion of this task is a milestone (M1). Potential delays (</w:t>
          </w:r>
          <w:r w:rsidR="00BF4C9D" w:rsidRPr="00BF4C9D">
            <w:rPr>
              <w:i/>
              <w:lang w:val="en-US"/>
            </w:rPr>
            <w:t>e.g.</w:t>
          </w:r>
          <w:r w:rsidR="00BF4C9D">
            <w:rPr>
              <w:lang w:val="en-US"/>
            </w:rPr>
            <w:t>, due to bad weather) have been considered in the task schedule (Table 1).</w:t>
          </w:r>
        </w:p>
        <w:p w14:paraId="1C96F15D" w14:textId="5197A6EA" w:rsidR="00DF51C6" w:rsidRDefault="00DF51C6" w:rsidP="00AA6EB7">
          <w:pPr>
            <w:widowControl w:val="0"/>
            <w:autoSpaceDE w:val="0"/>
            <w:autoSpaceDN w:val="0"/>
            <w:adjustRightInd w:val="0"/>
            <w:spacing w:after="0" w:line="240" w:lineRule="auto"/>
            <w:jc w:val="both"/>
            <w:rPr>
              <w:lang w:val="en-US"/>
            </w:rPr>
          </w:pPr>
        </w:p>
        <w:p w14:paraId="11DC260F" w14:textId="4ACFC1F6" w:rsidR="00705C17" w:rsidRDefault="00BF4C9D" w:rsidP="00AA6EB7">
          <w:pPr>
            <w:widowControl w:val="0"/>
            <w:autoSpaceDE w:val="0"/>
            <w:autoSpaceDN w:val="0"/>
            <w:adjustRightInd w:val="0"/>
            <w:spacing w:after="0" w:line="240" w:lineRule="auto"/>
            <w:jc w:val="both"/>
            <w:rPr>
              <w:i/>
              <w:lang w:val="en-US"/>
            </w:rPr>
          </w:pPr>
          <w:r>
            <w:rPr>
              <w:i/>
              <w:lang w:val="en-US"/>
            </w:rPr>
            <w:t>Task 1.2</w:t>
          </w:r>
          <w:r w:rsidR="00705C17">
            <w:rPr>
              <w:i/>
              <w:lang w:val="en-US"/>
            </w:rPr>
            <w:t xml:space="preserve"> </w:t>
          </w:r>
          <w:r w:rsidR="00DA6F9F">
            <w:rPr>
              <w:i/>
              <w:lang w:val="en-US"/>
            </w:rPr>
            <w:t>Molecular analyses</w:t>
          </w:r>
          <w:r w:rsidR="00A41CCA">
            <w:rPr>
              <w:i/>
              <w:lang w:val="en-US"/>
            </w:rPr>
            <w:t xml:space="preserve"> and bioinformatics</w:t>
          </w:r>
        </w:p>
        <w:p w14:paraId="30269B9D" w14:textId="576F50D2" w:rsidR="005A344D" w:rsidRDefault="00DB02C6" w:rsidP="00797F6D">
          <w:pPr>
            <w:widowControl w:val="0"/>
            <w:autoSpaceDE w:val="0"/>
            <w:autoSpaceDN w:val="0"/>
            <w:adjustRightInd w:val="0"/>
            <w:spacing w:after="0" w:line="240" w:lineRule="auto"/>
            <w:jc w:val="both"/>
            <w:rPr>
              <w:lang w:val="en-US"/>
            </w:rPr>
          </w:pPr>
          <w:r>
            <w:rPr>
              <w:rFonts w:cs="TimesNewRomanPSMT"/>
              <w:lang w:val="en-US"/>
            </w:rPr>
            <w:t xml:space="preserve">Mycorrhizal </w:t>
          </w:r>
          <w:r w:rsidR="00705C17" w:rsidRPr="00FF7BAA">
            <w:rPr>
              <w:rFonts w:cs="TimesNewRomanPSMT"/>
              <w:lang w:val="en-US"/>
            </w:rPr>
            <w:t xml:space="preserve">DNA extraction and sequencing analyses </w:t>
          </w:r>
          <w:r w:rsidR="00DA6F9F">
            <w:rPr>
              <w:rFonts w:cs="TimesNewRomanPSMT"/>
              <w:lang w:val="en-US"/>
            </w:rPr>
            <w:t xml:space="preserve">will be performed </w:t>
          </w:r>
          <w:r w:rsidR="002C266A" w:rsidRPr="00FF7BAA">
            <w:rPr>
              <w:rFonts w:cs="TimesNewRomanPSMT"/>
              <w:lang w:val="en-US"/>
            </w:rPr>
            <w:t xml:space="preserve">at KU Leuven </w:t>
          </w:r>
          <w:r w:rsidR="00DA6F9F">
            <w:rPr>
              <w:rFonts w:cs="TimesNewRomanPSMT"/>
              <w:lang w:val="en-US"/>
            </w:rPr>
            <w:t>(</w:t>
          </w:r>
          <w:r w:rsidR="002C266A" w:rsidRPr="00FF7BAA">
            <w:rPr>
              <w:rFonts w:cs="TimesNewRomanPSMT"/>
              <w:lang w:val="en-US"/>
            </w:rPr>
            <w:t>Belgium</w:t>
          </w:r>
          <w:r w:rsidR="00DA6F9F">
            <w:rPr>
              <w:rFonts w:cs="TimesNewRomanPSMT"/>
              <w:lang w:val="en-US"/>
            </w:rPr>
            <w:t>)</w:t>
          </w:r>
          <w:r w:rsidR="002C266A" w:rsidRPr="00FF7BAA">
            <w:rPr>
              <w:rFonts w:cs="TimesNewRomanPSMT"/>
              <w:lang w:val="en-US"/>
            </w:rPr>
            <w:t xml:space="preserve">. </w:t>
          </w:r>
          <w:r w:rsidR="00DA6F9F">
            <w:rPr>
              <w:rFonts w:cs="TimesNewRomanPSMT"/>
              <w:lang w:val="en-US"/>
            </w:rPr>
            <w:t xml:space="preserve">After acquiring the necessary licenses, </w:t>
          </w:r>
          <w:r w:rsidR="002C266A" w:rsidRPr="00FF7BAA">
            <w:rPr>
              <w:rFonts w:cs="TimesNewRomanPSMT"/>
              <w:lang w:val="en-US"/>
            </w:rPr>
            <w:t xml:space="preserve">root samples </w:t>
          </w:r>
          <w:r w:rsidR="00DA6F9F">
            <w:rPr>
              <w:rFonts w:cs="TimesNewRomanPSMT"/>
              <w:lang w:val="en-US"/>
            </w:rPr>
            <w:t xml:space="preserve">will be </w:t>
          </w:r>
          <w:r w:rsidR="002C266A" w:rsidRPr="00FF7BAA">
            <w:rPr>
              <w:rFonts w:cs="TimesNewRomanPSMT"/>
              <w:lang w:val="en-US"/>
            </w:rPr>
            <w:t>exported</w:t>
          </w:r>
          <w:r w:rsidR="00DA6F9F">
            <w:rPr>
              <w:rFonts w:cs="TimesNewRomanPSMT"/>
              <w:lang w:val="en-US"/>
            </w:rPr>
            <w:t xml:space="preserve"> to Belgium</w:t>
          </w:r>
          <w:r w:rsidR="002C266A" w:rsidRPr="00FF7BAA">
            <w:rPr>
              <w:rFonts w:cs="TimesNewRomanPSMT"/>
              <w:lang w:val="en-US"/>
            </w:rPr>
            <w:t xml:space="preserve">. </w:t>
          </w:r>
          <w:r w:rsidR="00705C17" w:rsidRPr="00FF7BAA">
            <w:rPr>
              <w:rFonts w:cs="TimesNewRomanPSMT"/>
              <w:lang w:val="en-US"/>
            </w:rPr>
            <w:t xml:space="preserve">Licenses for research purposes are </w:t>
          </w:r>
          <w:r w:rsidR="00DA6F9F">
            <w:rPr>
              <w:rFonts w:cs="TimesNewRomanPSMT"/>
              <w:lang w:val="en-US"/>
            </w:rPr>
            <w:t>usually</w:t>
          </w:r>
          <w:r w:rsidR="00705C17" w:rsidRPr="00FF7BAA">
            <w:rPr>
              <w:rFonts w:cs="TimesNewRomanPSMT"/>
              <w:lang w:val="en-US"/>
            </w:rPr>
            <w:t xml:space="preserve"> granted within 1-3 months (N Ospina, </w:t>
          </w:r>
          <w:r w:rsidR="00DA6F9F">
            <w:rPr>
              <w:rFonts w:cs="TimesNewRomanPSMT"/>
              <w:lang w:val="en-US"/>
            </w:rPr>
            <w:t>p</w:t>
          </w:r>
          <w:r w:rsidR="00705C17" w:rsidRPr="00FF7BAA">
            <w:rPr>
              <w:rFonts w:cs="TimesNewRomanPSMT"/>
              <w:lang w:val="en-US"/>
            </w:rPr>
            <w:t xml:space="preserve">ers. comm.). In </w:t>
          </w:r>
          <w:r w:rsidR="00DA6F9F">
            <w:rPr>
              <w:rFonts w:cs="TimesNewRomanPSMT"/>
              <w:lang w:val="en-US"/>
            </w:rPr>
            <w:t xml:space="preserve">case of delays or problems with acquiring the licenses, </w:t>
          </w:r>
          <w:r w:rsidR="00705C17" w:rsidRPr="00FF7BAA">
            <w:rPr>
              <w:rFonts w:cs="TimesNewRomanPSMT"/>
              <w:lang w:val="en-US"/>
            </w:rPr>
            <w:t xml:space="preserve">I </w:t>
          </w:r>
          <w:r w:rsidR="00D932EB">
            <w:rPr>
              <w:rFonts w:cs="TimesNewRomanPSMT"/>
              <w:lang w:val="en-US"/>
            </w:rPr>
            <w:t xml:space="preserve">will </w:t>
          </w:r>
          <w:r w:rsidR="00DA6F9F">
            <w:rPr>
              <w:lang w:val="en-US"/>
            </w:rPr>
            <w:t>e</w:t>
          </w:r>
          <w:r w:rsidR="005A344D">
            <w:rPr>
              <w:lang w:val="en-US"/>
            </w:rPr>
            <w:t>x</w:t>
          </w:r>
          <w:r w:rsidR="002C266A" w:rsidRPr="00FF7BAA">
            <w:rPr>
              <w:lang w:val="en-US"/>
            </w:rPr>
            <w:t>tract mycorrhiza</w:t>
          </w:r>
          <w:r w:rsidR="00AA5CA5" w:rsidRPr="00FF7BAA">
            <w:rPr>
              <w:lang w:val="en-US"/>
            </w:rPr>
            <w:t>l</w:t>
          </w:r>
          <w:r w:rsidR="002C266A" w:rsidRPr="00FF7BAA">
            <w:rPr>
              <w:lang w:val="en-US"/>
            </w:rPr>
            <w:t xml:space="preserve"> DNA in </w:t>
          </w:r>
          <w:r w:rsidR="005A344D">
            <w:rPr>
              <w:lang w:val="en-US"/>
            </w:rPr>
            <w:t>the</w:t>
          </w:r>
          <w:r w:rsidR="002C266A" w:rsidRPr="00FF7BAA">
            <w:rPr>
              <w:lang w:val="en-US"/>
            </w:rPr>
            <w:t xml:space="preserve"> molecular biology lab </w:t>
          </w:r>
          <w:r w:rsidR="005A344D">
            <w:rPr>
              <w:lang w:val="en-US"/>
            </w:rPr>
            <w:t xml:space="preserve">of Dr. Flanagan </w:t>
          </w:r>
          <w:r w:rsidR="002C266A" w:rsidRPr="00FF7BAA">
            <w:rPr>
              <w:lang w:val="en-US"/>
            </w:rPr>
            <w:t xml:space="preserve">and export </w:t>
          </w:r>
          <w:r w:rsidR="005A344D">
            <w:rPr>
              <w:lang w:val="en-US"/>
            </w:rPr>
            <w:t xml:space="preserve">the DNA </w:t>
          </w:r>
          <w:r w:rsidR="002C266A" w:rsidRPr="00FF7BAA">
            <w:rPr>
              <w:lang w:val="en-US"/>
            </w:rPr>
            <w:t>products</w:t>
          </w:r>
          <w:r w:rsidR="00C42C19">
            <w:rPr>
              <w:lang w:val="en-US"/>
            </w:rPr>
            <w:t xml:space="preserve">. </w:t>
          </w:r>
          <w:r w:rsidR="00DF51C6" w:rsidRPr="00635BCD">
            <w:rPr>
              <w:lang w:val="en-US"/>
            </w:rPr>
            <w:t xml:space="preserve">DNA </w:t>
          </w:r>
          <w:r w:rsidR="00C42C19">
            <w:rPr>
              <w:lang w:val="en-US"/>
            </w:rPr>
            <w:t xml:space="preserve">will be extracted </w:t>
          </w:r>
          <w:r w:rsidR="00DF51C6" w:rsidRPr="00635BCD">
            <w:rPr>
              <w:lang w:val="en-US"/>
            </w:rPr>
            <w:t>from 0.5 g mycorrhizal root fragments using UltraClean Plant DNA Isolation Kit (Mo Bio Laboratories Inc., CA, USA</w:t>
          </w:r>
          <w:r w:rsidR="005A344D">
            <w:rPr>
              <w:lang w:val="en-US"/>
            </w:rPr>
            <w:t xml:space="preserve">). </w:t>
          </w:r>
          <w:r w:rsidR="005A344D" w:rsidRPr="005A344D">
            <w:rPr>
              <w:lang w:val="en-US"/>
            </w:rPr>
            <w:t>Amplicon libraries w</w:t>
          </w:r>
          <w:r w:rsidR="005A344D">
            <w:rPr>
              <w:lang w:val="en-US"/>
            </w:rPr>
            <w:t xml:space="preserve">ill be </w:t>
          </w:r>
          <w:r w:rsidR="005A344D" w:rsidRPr="005A344D">
            <w:rPr>
              <w:lang w:val="en-US"/>
            </w:rPr>
            <w:t>created for Illumina MiSeq sequencing using two primer combinations amplifying the ITS-2 region of eukaryotic rDNA, ITS3 / ITS4OF</w:t>
          </w:r>
          <w:r w:rsidR="00BA70A2">
            <w:rPr>
              <w:lang w:val="en-US"/>
            </w:rPr>
            <w:fldChar w:fldCharType="begin" w:fldLock="1"/>
          </w:r>
          <w:r w:rsidR="00F444C7">
            <w:rPr>
              <w:lang w:val="en-US"/>
            </w:rPr>
            <w:instrText>ADDIN CSL_CITATION {"citationItems":[{"id":"ITEM-1","itemData":{"ISBN":"0-12-372180-6","author":[{"dropping-particle":"","family":"White","given":"TJ","non-dropping-particle":"","parse-names":false,"suffix":""},{"dropping-particle":"","family":"Bruns","given":"TD","non-dropping-particle":"","parse-names":false,"suffix":""},{"dropping-particle":"","family":"Lee","given":"SB","non-dropping-particle":"","parse-names":false,"suffix":""},{"dropping-particle":"","family":"Taylor","given":"JW","non-dropping-particle":"","parse-names":false,"suffix":""}],"container-title":"PCR - Protocols and Applications - A Laboratory Manual","id":"ITEM-1","issued":{"date-parts":[["1990","1","1"]]},"page":"315-322","publisher":"Academic Press","title":"Amplification and direct sequencing of fungal ribosomal RNA Genes for phylogenetics","type":"chapter"},"uris":["http://www.mendeley.com/documents/?uuid=0b49037e-325c-4fb8-b67c-25add87e49d2"]},{"id":"ITEM-2","itemData":{"DOI":"10.1111/j.1469-8137.2007.02320.x","ISSN":"0028-646X","abstract":"Summary ?? Despite advances owing to molecular approaches, several hurdles still obstruct the identification of fungi forming orchid mycorrhizas. The Tulasnellaceae exhibit accelerated evolution of the nuclear ribosomal operon, causing most standard primers to fail in polymerase chain reaction (PCR) trials. Insufficient sequences are available from well characterized isolates and fruitbodies. Lastly, taxon-specific PCR primers are needed in order to explore the ecology of the fungi outside of the orchid root. Here, progress in overcoming these hurdles is reported. ?? Broad-spectrum basidiomycete internal transcribed spacer (ITS) primers that do not exclude most known Tulasnellaceae are presented. blast searches and empirical PCR tests support their wide utility within the Basidiomycota. ?? Taxon-specific ITS primers are presented targeted to orchid-associated Tulasnella, and a core component of the Thelephora?Tomentella complex. The efficiency and selectivity of these primer sets are again supported by blast searches and empirical tests. ?? Lastly, ITS DNA sequences are presented from several strains of Epulorhiza, Ceratorhiza, Ceratobasidium, Sistotrema, Thanatephorus and Tulasnella that were originally described in the landmark mycorrhizal studies of Currah and Warcup. Detailed phylogenetic analyses reveal some inconsistencies in species concepts in these taxonomically challenging resupinate basidiomycetes, but also help to place several sequences from environmental samples.","author":[{"dropping-particle":"","family":"Taylor","given":"D Lee","non-dropping-particle":"","parse-names":false,"suffix":""},{"dropping-particle":"","family":"McCormick","given":"Melissa K","non-dropping-particle":"","parse-names":false,"suffix":""}],"container-title":"New Phytologist","id":"ITEM-2","issue":"4","issued":{"date-parts":[["2008","12","10"]]},"note":"doi: 10.1111/j.1469-8137.2007.02320.x","page":"1020-1033","publisher":"John Wiley &amp; Sons, Ltd (10.1111)","title":"Internal transcribed spacer primers and sequences for improved characterization of basidiomycetous orchid mycorrhizas","type":"article-journal","volume":"177"},"uris":["http://www.mendeley.com/documents/?uuid=2ac599f4-a06b-484c-acf7-cd25cda1acc8"]}],"mendeley":{"formattedCitation":"&lt;sup&gt;36,37&lt;/sup&gt;","plainTextFormattedCitation":"36,37","previouslyFormattedCitation":"&lt;sup&gt;36,37&lt;/sup&gt;"},"properties":{"noteIndex":0},"schema":"https://github.com/citation-style-language/schema/raw/master/csl-citation.json"}</w:instrText>
          </w:r>
          <w:r w:rsidR="00BA70A2">
            <w:rPr>
              <w:lang w:val="en-US"/>
            </w:rPr>
            <w:fldChar w:fldCharType="separate"/>
          </w:r>
          <w:r w:rsidR="00F444C7" w:rsidRPr="00F444C7">
            <w:rPr>
              <w:noProof/>
              <w:vertAlign w:val="superscript"/>
              <w:lang w:val="en-US"/>
            </w:rPr>
            <w:t>36,37</w:t>
          </w:r>
          <w:r w:rsidR="00BA70A2">
            <w:rPr>
              <w:lang w:val="en-US"/>
            </w:rPr>
            <w:fldChar w:fldCharType="end"/>
          </w:r>
          <w:r w:rsidR="005A344D" w:rsidRPr="005A344D">
            <w:rPr>
              <w:lang w:val="en-US"/>
            </w:rPr>
            <w:t xml:space="preserve"> and ITS86F / ITS4</w:t>
          </w:r>
          <w:r w:rsidR="00BA70A2">
            <w:rPr>
              <w:lang w:val="en-US"/>
            </w:rPr>
            <w:fldChar w:fldCharType="begin" w:fldLock="1"/>
          </w:r>
          <w:r w:rsidR="00F444C7">
            <w:rPr>
              <w:lang w:val="en-US"/>
            </w:rPr>
            <w:instrText>ADDIN CSL_CITATION {"citationItems":[{"id":"ITEM-1","itemData":{"ISBN":"0-12-372180-6","author":[{"dropping-particle":"","family":"White","given":"TJ","non-dropping-particle":"","parse-names":false,"suffix":""},{"dropping-particle":"","family":"Bruns","given":"TD","non-dropping-particle":"","parse-names":false,"suffix":""},{"dropping-particle":"","family":"Lee","given":"SB","non-dropping-particle":"","parse-names":false,"suffix":""},{"dropping-particle":"","family":"Taylor","given":"JW","non-dropping-particle":"","parse-names":false,"suffix":""}],"container-title":"PCR - Protocols and Applications - A Laboratory Manual","id":"ITEM-1","issued":{"date-parts":[["1990","1","1"]]},"page":"315-322","publisher":"Academic Press","title":"Amplification and direct sequencing of fungal ribosomal RNA Genes for phylogenetics","type":"chapter"},"uris":["http://www.mendeley.com/documents/?uuid=0b49037e-325c-4fb8-b67c-25add87e49d2"]},{"id":"ITEM-2","itemData":{"ISSN":"0095-1137","abstract":"Invasive fungal disease often plays an important role in the morbidity and mortality of immunocompromised patients. The poor sensitivity of current fungal blood culture and histological practices has led to the development of highly sensitive and specific molecular techniques, such as the PCR. Sequence variability of the internal transcribed spacer 2 (ITS2) region of fungi is potentially useful in rapid and accurate diagnosis of clinical fungal isolates. PCR with fungus-specific primers targeted toward conserved sequences of the 5.8S and 28S ribosomal DNA (rDNA) results in amplification of the species-specific ITS2 regions, which are variable in amplicon length. We have made use of the ABI PRISM 310 genetic analyzer and the ABI PRISM 310 GeneScan analysis software for the determination of variable size differences of the ITS2 region of clinically important fungi, including Candida and non-Candida yeasts, Aspergillus species, and a variety of dermatophytes. No cross-reaction occurred when samples were tested against human and bacterial genomic DNA. We have found that most clinically significant fungal isolates can be differentiated by this method, and it therefore serves to be a promising tool for the rapid (&lt;7 h) diagnosis of fungemia and other invasive fungal infections.","author":[{"dropping-particle":"","family":"Turenne","given":"C Y","non-dropping-particle":"","parse-names":false,"suffix":""},{"dropping-particle":"","family":"Sanche","given":"S E","non-dropping-particle":"","parse-names":false,"suffix":""},{"dropping-particle":"","family":"Hoban","given":"D J","non-dropping-particle":"","parse-names":false,"suffix":""},{"dropping-particle":"","family":"Karlowsky","given":"J A","non-dropping-particle":"","parse-names":false,"suffix":""},{"dropping-particle":"","family":"Kabani","given":"A M","non-dropping-particle":"","parse-names":false,"suffix":""}],"container-title":"Journal of clinical microbiology","id":"ITEM-2","issue":"6","issued":{"date-parts":[["1999","6"]]},"page":"1846-1851","publisher":"American Society for Microbiology","title":"Rapid identification of fungi by using the ITS2 genetic region and an automated fluorescent capillary electrophoresis system","type":"article-journal","volume":"37"},"uris":["http://www.mendeley.com/documents/?uuid=9733d913-3861-45e5-aa9a-1e712d5243b3"]}],"mendeley":{"formattedCitation":"&lt;sup&gt;36,38&lt;/sup&gt;","plainTextFormattedCitation":"36,38","previouslyFormattedCitation":"&lt;sup&gt;36,38&lt;/sup&gt;"},"properties":{"noteIndex":0},"schema":"https://github.com/citation-style-language/schema/raw/master/csl-citation.json"}</w:instrText>
          </w:r>
          <w:r w:rsidR="00BA70A2">
            <w:rPr>
              <w:lang w:val="en-US"/>
            </w:rPr>
            <w:fldChar w:fldCharType="separate"/>
          </w:r>
          <w:r w:rsidR="00F444C7" w:rsidRPr="00F444C7">
            <w:rPr>
              <w:noProof/>
              <w:vertAlign w:val="superscript"/>
              <w:lang w:val="en-US"/>
            </w:rPr>
            <w:t>36,38</w:t>
          </w:r>
          <w:r w:rsidR="00BA70A2">
            <w:rPr>
              <w:lang w:val="en-US"/>
            </w:rPr>
            <w:fldChar w:fldCharType="end"/>
          </w:r>
          <w:r w:rsidR="005A344D" w:rsidRPr="005A344D">
            <w:rPr>
              <w:lang w:val="en-US"/>
            </w:rPr>
            <w:t xml:space="preserve">. ITS3 / ITS4OF has previously been shown to favour the amplification of basidiomycete fungi and detection of orchid-associating families of the Basidiomycota, while ITS86F / ITS4 provides amplification of a broad spectrum of </w:t>
          </w:r>
          <w:r w:rsidR="005A344D" w:rsidRPr="00BA70A2">
            <w:rPr>
              <w:lang w:val="en-US"/>
            </w:rPr>
            <w:t>fungal taxa. All samples will be assigned a unique combination of forward index (i5) and reverse index (i7) sequences following the dual-index strategy outlined by Kozich et al.</w:t>
          </w:r>
          <w:r w:rsidR="00BA70A2" w:rsidRPr="00BA70A2">
            <w:rPr>
              <w:lang w:val="en-US"/>
            </w:rPr>
            <w:fldChar w:fldCharType="begin" w:fldLock="1"/>
          </w:r>
          <w:r w:rsidR="00F444C7">
            <w:rPr>
              <w:lang w:val="en-US"/>
            </w:rPr>
            <w:instrText>ADDIN CSL_CITATION {"citationItems":[{"id":"ITEM-1","itemData":{"DOI":"10.1128/AEM.01043-13","ISSN":"1098-5336","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9"]]},"page":"5112-5120","publisher":"American Society for Microbiology","title":"Development of a dual-index sequencing strategy and curation pipeline for analyzing amplicon sequence data on the MiSeq Illumina sequencing platform","type":"article-journal","volume":"79"},"uris":["http://www.mendeley.com/documents/?uuid=c14ad6cf-f14c-4583-9889-7aca69df0f1f"]}],"mendeley":{"formattedCitation":"&lt;sup&gt;39&lt;/sup&gt;","plainTextFormattedCitation":"39","previouslyFormattedCitation":"&lt;sup&gt;39&lt;/sup&gt;"},"properties":{"noteIndex":0},"schema":"https://github.com/citation-style-language/schema/raw/master/csl-citation.json"}</w:instrText>
          </w:r>
          <w:r w:rsidR="00BA70A2" w:rsidRPr="00BA70A2">
            <w:rPr>
              <w:lang w:val="en-US"/>
            </w:rPr>
            <w:fldChar w:fldCharType="separate"/>
          </w:r>
          <w:r w:rsidR="00F444C7" w:rsidRPr="00F444C7">
            <w:rPr>
              <w:noProof/>
              <w:vertAlign w:val="superscript"/>
              <w:lang w:val="en-US"/>
            </w:rPr>
            <w:t>39</w:t>
          </w:r>
          <w:r w:rsidR="00BA70A2" w:rsidRPr="00BA70A2">
            <w:rPr>
              <w:lang w:val="en-US"/>
            </w:rPr>
            <w:fldChar w:fldCharType="end"/>
          </w:r>
          <w:r w:rsidR="005A344D" w:rsidRPr="00BA70A2">
            <w:rPr>
              <w:lang w:val="en-US"/>
            </w:rPr>
            <w:t xml:space="preserve"> for</w:t>
          </w:r>
          <w:r w:rsidR="005A344D" w:rsidRPr="005A344D">
            <w:rPr>
              <w:lang w:val="en-US"/>
            </w:rPr>
            <w:t xml:space="preserve"> paired-end Illumina MiSeq sequencing</w:t>
          </w:r>
          <w:r w:rsidR="005A344D">
            <w:rPr>
              <w:lang w:val="en-US"/>
            </w:rPr>
            <w:t>.</w:t>
          </w:r>
          <w:r w:rsidR="005A344D" w:rsidRPr="005A344D">
            <w:rPr>
              <w:lang w:val="en-US"/>
            </w:rPr>
            <w:t xml:space="preserve"> Amplicons generated using indexed ITS3 / ITS4OF or ITS86F / ITS4 primers w</w:t>
          </w:r>
          <w:r w:rsidR="005A344D">
            <w:rPr>
              <w:lang w:val="en-US"/>
            </w:rPr>
            <w:t xml:space="preserve">ill be </w:t>
          </w:r>
          <w:r w:rsidR="005A344D" w:rsidRPr="005A344D">
            <w:rPr>
              <w:lang w:val="en-US"/>
            </w:rPr>
            <w:t>pooled into their own separate amplicon libraries</w:t>
          </w:r>
          <w:r w:rsidR="005A344D">
            <w:rPr>
              <w:lang w:val="en-US"/>
            </w:rPr>
            <w:t xml:space="preserve">, which will be </w:t>
          </w:r>
          <w:r w:rsidR="005A344D" w:rsidRPr="005A344D">
            <w:rPr>
              <w:lang w:val="en-US"/>
            </w:rPr>
            <w:t>sequenced using the 500-cycle MiSeq Reagent Kit v2 (Illumina)</w:t>
          </w:r>
          <w:r w:rsidR="005A344D">
            <w:rPr>
              <w:lang w:val="en-US"/>
            </w:rPr>
            <w:t>.</w:t>
          </w:r>
        </w:p>
        <w:p w14:paraId="3E111C52" w14:textId="77E013BF" w:rsidR="005A344D" w:rsidRPr="00A41CCA" w:rsidRDefault="00A41CCA" w:rsidP="00797F6D">
          <w:pPr>
            <w:widowControl w:val="0"/>
            <w:autoSpaceDE w:val="0"/>
            <w:autoSpaceDN w:val="0"/>
            <w:adjustRightInd w:val="0"/>
            <w:spacing w:after="0" w:line="240" w:lineRule="auto"/>
            <w:jc w:val="both"/>
            <w:rPr>
              <w:rFonts w:cs="Calibri"/>
              <w:i/>
              <w:lang w:val="en-US"/>
            </w:rPr>
          </w:pPr>
          <w:r>
            <w:rPr>
              <w:rFonts w:cs="Calibri"/>
              <w:i/>
              <w:lang w:val="en-US"/>
            </w:rPr>
            <w:tab/>
          </w:r>
          <w:r w:rsidR="005A344D" w:rsidRPr="00FF7BAA">
            <w:rPr>
              <w:rFonts w:cs="Calibri"/>
              <w:i/>
              <w:lang w:val="en-US"/>
            </w:rPr>
            <w:t>Bio-informatics analysis</w:t>
          </w:r>
          <w:r>
            <w:rPr>
              <w:rFonts w:cs="Calibri"/>
              <w:i/>
              <w:lang w:val="en-US"/>
            </w:rPr>
            <w:t xml:space="preserve">: </w:t>
          </w:r>
          <w:r w:rsidR="005A344D">
            <w:rPr>
              <w:rFonts w:cs="Calibri"/>
              <w:lang w:val="en-US"/>
            </w:rPr>
            <w:t>D</w:t>
          </w:r>
          <w:r w:rsidR="005A344D" w:rsidRPr="005A344D">
            <w:rPr>
              <w:rFonts w:cs="Calibri"/>
              <w:lang w:val="en-US"/>
            </w:rPr>
            <w:t>e-multiplexed paired-end reads from either the ITS3 / ITS4OF or ITS86F / ITS4 library w</w:t>
          </w:r>
          <w:r w:rsidR="005A344D">
            <w:rPr>
              <w:rFonts w:cs="Calibri"/>
              <w:lang w:val="en-US"/>
            </w:rPr>
            <w:t>ill be</w:t>
          </w:r>
          <w:r w:rsidR="005A344D" w:rsidRPr="005A344D">
            <w:rPr>
              <w:rFonts w:cs="Calibri"/>
              <w:lang w:val="en-US"/>
            </w:rPr>
            <w:t xml:space="preserve"> aligned and merged using the USEARCH </w:t>
          </w:r>
          <w:r w:rsidR="005A344D" w:rsidRPr="00FF7BAA">
            <w:rPr>
              <w:rFonts w:cs="Calibri"/>
              <w:i/>
              <w:lang w:val="en-US"/>
            </w:rPr>
            <w:t>fastq_mergepairs</w:t>
          </w:r>
          <w:r w:rsidR="005A344D" w:rsidRPr="005A344D">
            <w:rPr>
              <w:rFonts w:cs="Calibri"/>
              <w:lang w:val="en-US"/>
            </w:rPr>
            <w:t xml:space="preserve"> command. Combined taxonomic units definition and chimera removal w</w:t>
          </w:r>
          <w:r w:rsidR="005A344D">
            <w:rPr>
              <w:rFonts w:cs="Calibri"/>
              <w:lang w:val="en-US"/>
            </w:rPr>
            <w:t>ill be</w:t>
          </w:r>
          <w:r w:rsidR="005A344D" w:rsidRPr="005A344D">
            <w:rPr>
              <w:rFonts w:cs="Calibri"/>
              <w:lang w:val="en-US"/>
            </w:rPr>
            <w:t xml:space="preserve"> performed using </w:t>
          </w:r>
          <w:r w:rsidR="005A344D">
            <w:rPr>
              <w:rFonts w:cs="Calibri"/>
              <w:lang w:val="en-US"/>
            </w:rPr>
            <w:t>both</w:t>
          </w:r>
          <w:r w:rsidR="005A344D" w:rsidRPr="005A344D">
            <w:rPr>
              <w:rFonts w:cs="Calibri"/>
              <w:lang w:val="en-US"/>
            </w:rPr>
            <w:t xml:space="preserve"> the </w:t>
          </w:r>
          <w:r w:rsidR="005A344D" w:rsidRPr="00FF7BAA">
            <w:rPr>
              <w:rFonts w:cs="Calibri"/>
              <w:i/>
              <w:lang w:val="en-US"/>
            </w:rPr>
            <w:t>cluster_otus</w:t>
          </w:r>
          <w:r w:rsidR="005A344D" w:rsidRPr="005A344D">
            <w:rPr>
              <w:rFonts w:cs="Calibri"/>
              <w:lang w:val="en-US"/>
            </w:rPr>
            <w:t xml:space="preserve"> command (UPARSE) generating OTUs clustered at 97% sequence homology or </w:t>
          </w:r>
          <w:r w:rsidR="005A344D" w:rsidRPr="00FF7BAA">
            <w:rPr>
              <w:rFonts w:cs="Calibri"/>
              <w:i/>
              <w:lang w:val="en-US"/>
            </w:rPr>
            <w:t>unoise3</w:t>
          </w:r>
          <w:r w:rsidR="005A344D" w:rsidRPr="005A344D">
            <w:rPr>
              <w:rFonts w:cs="Calibri"/>
              <w:lang w:val="en-US"/>
            </w:rPr>
            <w:t xml:space="preserve"> command (UNOISE) generating denoised ZOTUs, followed by mapping of reads to the final (Z)OTUs list using </w:t>
          </w:r>
          <w:r w:rsidR="005A344D" w:rsidRPr="00FF7BAA">
            <w:rPr>
              <w:rFonts w:cs="Calibri"/>
              <w:i/>
              <w:lang w:val="en-US"/>
            </w:rPr>
            <w:t>otutab</w:t>
          </w:r>
          <w:r w:rsidR="005A344D" w:rsidRPr="005A344D">
            <w:rPr>
              <w:rFonts w:cs="Calibri"/>
              <w:lang w:val="en-US"/>
            </w:rPr>
            <w:t xml:space="preserve"> with default cut-off setting of 97% for OTUs command to assign abundances to each (Z)OTU and construct both UPARSE OTU and UNOISE ZOTU tables. </w:t>
          </w:r>
          <w:r w:rsidR="005A344D">
            <w:rPr>
              <w:rFonts w:cs="Calibri"/>
              <w:lang w:val="en-US"/>
            </w:rPr>
            <w:t xml:space="preserve">Finally, </w:t>
          </w:r>
          <w:r w:rsidR="005A344D" w:rsidRPr="005A344D">
            <w:rPr>
              <w:rFonts w:cs="Calibri"/>
              <w:lang w:val="en-US"/>
            </w:rPr>
            <w:t>(Z)OTUs w</w:t>
          </w:r>
          <w:r w:rsidR="005A344D">
            <w:rPr>
              <w:rFonts w:cs="Calibri"/>
              <w:lang w:val="en-US"/>
            </w:rPr>
            <w:t>ill be</w:t>
          </w:r>
          <w:r w:rsidR="005A344D" w:rsidRPr="005A344D">
            <w:rPr>
              <w:rFonts w:cs="Calibri"/>
              <w:lang w:val="en-US"/>
            </w:rPr>
            <w:t xml:space="preserve"> assigned taxonomic identities using the </w:t>
          </w:r>
          <w:r w:rsidR="005A344D" w:rsidRPr="00FF7BAA">
            <w:rPr>
              <w:rFonts w:cs="Calibri"/>
              <w:i/>
              <w:lang w:val="en-US"/>
            </w:rPr>
            <w:t>sintax</w:t>
          </w:r>
          <w:r w:rsidR="005A344D" w:rsidRPr="005A344D">
            <w:rPr>
              <w:rFonts w:cs="Calibri"/>
              <w:lang w:val="en-US"/>
            </w:rPr>
            <w:t xml:space="preserve"> command in conjunction with the UNITE USEARCH reference dataset v.7.2 (UNITE, 2017).</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616A3E56" w:rsidR="00D559D0" w:rsidRPr="00635BCD" w:rsidRDefault="00A41CCA" w:rsidP="00AA6EB7">
          <w:pPr>
            <w:widowControl w:val="0"/>
            <w:autoSpaceDE w:val="0"/>
            <w:autoSpaceDN w:val="0"/>
            <w:adjustRightInd w:val="0"/>
            <w:spacing w:after="0" w:line="240" w:lineRule="auto"/>
            <w:jc w:val="both"/>
            <w:rPr>
              <w:i/>
              <w:lang w:val="en-US"/>
            </w:rPr>
          </w:pPr>
          <w:r>
            <w:rPr>
              <w:i/>
              <w:lang w:val="en-US"/>
            </w:rPr>
            <w:t>Task 1.3</w:t>
          </w:r>
          <w:r w:rsidR="00D559D0" w:rsidRPr="00635BCD">
            <w:rPr>
              <w:i/>
              <w:lang w:val="en-US"/>
            </w:rPr>
            <w:t xml:space="preserve"> </w:t>
          </w:r>
          <w:r w:rsidR="00D559D0">
            <w:rPr>
              <w:i/>
              <w:lang w:val="en-US"/>
            </w:rPr>
            <w:t>Assessing i</w:t>
          </w:r>
          <w:r w:rsidR="00DF51C6" w:rsidRPr="00635BCD">
            <w:rPr>
              <w:i/>
              <w:lang w:val="en-US"/>
            </w:rPr>
            <w:t>nter-specific interactions</w:t>
          </w:r>
          <w:r w:rsidR="00D559D0">
            <w:rPr>
              <w:i/>
              <w:lang w:val="en-US"/>
            </w:rPr>
            <w:t xml:space="preserve"> and network analyses</w:t>
          </w:r>
        </w:p>
        <w:p w14:paraId="2F6E87D9" w14:textId="1F985448" w:rsidR="00DF51C6"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Fonts w:cs="TimesNewRomanPSMT"/>
            </w:rPr>
            <w:fldChar w:fldCharType="begin" w:fldLock="1"/>
          </w:r>
          <w:r w:rsidR="00F444C7">
            <w:rPr>
              <w:rFonts w:cs="TimesNewRomanPSMT"/>
              <w:lang w:val="en-US"/>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http://www.mendeley.com/documents/?uuid=00c92247-b66a-4950-b1e8-a89c868978a5"]}],"mendeley":{"formattedCitation":"&lt;sup&gt;40&lt;/sup&gt;","plainTextFormattedCitation":"40","previouslyFormattedCitation":"&lt;sup&gt;40&lt;/sup&gt;"},"properties":{"noteIndex":0},"schema":"https://github.com/citation-style-language/schema/raw/master/csl-citation.json"}</w:instrText>
          </w:r>
          <w:r w:rsidR="00797BBC">
            <w:rPr>
              <w:rFonts w:cs="TimesNewRomanPSMT"/>
            </w:rPr>
            <w:fldChar w:fldCharType="separate"/>
          </w:r>
          <w:r w:rsidR="00F444C7" w:rsidRPr="00F444C7">
            <w:rPr>
              <w:rFonts w:cs="TimesNewRomanPSMT"/>
              <w:noProof/>
              <w:vertAlign w:val="superscript"/>
              <w:lang w:val="en-US"/>
            </w:rPr>
            <w:t>40</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w:t>
          </w:r>
          <w:r w:rsidR="005A344D">
            <w:rPr>
              <w:rFonts w:cs="TimesNewRomanPSMT"/>
              <w:lang w:val="en-US"/>
            </w:rPr>
            <w:t>OTUs</w:t>
          </w:r>
          <w:r w:rsidRPr="00635BCD">
            <w:rPr>
              <w:rFonts w:cs="TimesNewRomanPSMT"/>
              <w:lang w:val="en-US"/>
            </w:rPr>
            <w:t>, and iii) host trees</w:t>
          </w:r>
          <w:r w:rsidRPr="00635BCD">
            <w:rPr>
              <w:lang w:val="en-US"/>
            </w:rPr>
            <w:t xml:space="preserve"> </w:t>
          </w:r>
          <w:r w:rsidR="00CB0770" w:rsidRPr="00635BCD">
            <w:rPr>
              <w:lang w:val="en-US"/>
            </w:rPr>
            <w:t xml:space="preserve">(Fig. </w:t>
          </w:r>
          <w:r w:rsidR="00180CE0">
            <w:rPr>
              <w:lang w:val="en-US"/>
            </w:rPr>
            <w:t>2</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fldChar w:fldCharType="begin" w:fldLock="1"/>
          </w:r>
          <w:r w:rsidR="00F444C7">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http://www.mendeley.com/documents/?uuid=dbca1d9a-1e80-493c-bf03-f6b332edffa2"]}],"mendeley":{"formattedCitation":"&lt;sup&gt;41&lt;/sup&gt;","plainTextFormattedCitation":"41","previouslyFormattedCitation":"&lt;sup&gt;41&lt;/sup&gt;"},"properties":{"noteIndex":0},"schema":"https://github.com/citation-style-language/schema/raw/master/csl-citation.json"}</w:instrText>
          </w:r>
          <w:r w:rsidR="004701E3">
            <w:rPr>
              <w:lang w:val="en-US"/>
            </w:rPr>
            <w:fldChar w:fldCharType="separate"/>
          </w:r>
          <w:r w:rsidR="00F444C7" w:rsidRPr="00F444C7">
            <w:rPr>
              <w:noProof/>
              <w:vertAlign w:val="superscript"/>
              <w:lang w:val="en-US"/>
            </w:rPr>
            <w:t>41</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fldChar w:fldCharType="begin" w:fldLock="1"/>
          </w:r>
          <w:r w:rsidR="00F444C7">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http://www.mendeley.com/documents/?uuid=53280908-d6f9-4920-8281-fb44fc02c86e"]},{"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http://www.mendeley.com/documents/?uuid=856d970c-20df-4037-991a-5f59b389a8cc"]},{"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dbca1d9a-1e80-493c-bf03-f6b332edffa2","http://www.mendeley.com/documents/?uuid=23a6f9cf-a372-4f29-aec5-e44fd67d5dae"]}],"mendeley":{"formattedCitation":"&lt;sup&gt;41–43&lt;/sup&gt;","plainTextFormattedCitation":"41–43","previouslyFormattedCitation":"&lt;sup&gt;41–43&lt;/sup&gt;"},"properties":{"noteIndex":0},"schema":"https://github.com/citation-style-language/schema/raw/master/csl-citation.json"}</w:instrText>
          </w:r>
          <w:r w:rsidR="004701E3">
            <w:rPr>
              <w:lang w:val="en-US"/>
            </w:rPr>
            <w:fldChar w:fldCharType="separate"/>
          </w:r>
          <w:r w:rsidR="00F444C7" w:rsidRPr="00F444C7">
            <w:rPr>
              <w:noProof/>
              <w:vertAlign w:val="superscript"/>
              <w:lang w:val="en-US"/>
            </w:rPr>
            <w:t>41–43</w:t>
          </w:r>
          <w:r w:rsidR="004701E3">
            <w:rPr>
              <w:lang w:val="en-US"/>
            </w:rPr>
            <w:fldChar w:fldCharType="end"/>
          </w:r>
          <w:r w:rsidR="004701E3" w:rsidRPr="000870D6">
            <w:rPr>
              <w:lang w:val="en-US"/>
            </w:rPr>
            <w:t>.</w:t>
          </w:r>
          <w:r w:rsidR="00491CA0">
            <w:rPr>
              <w:lang w:val="en-US"/>
            </w:rPr>
            <w:t xml:space="preserve"> I will calculate these metrics using </w:t>
          </w:r>
          <w:r w:rsidR="00557B98">
            <w:rPr>
              <w:lang w:val="en-US"/>
            </w:rPr>
            <w:t>muxViz, a tool for analysing multiplex networks</w:t>
          </w:r>
          <w:r w:rsidR="0056123D">
            <w:rPr>
              <w:lang w:val="en-US"/>
            </w:rPr>
            <w:fldChar w:fldCharType="begin" w:fldLock="1"/>
          </w:r>
          <w:r w:rsidR="0056123D">
            <w:rPr>
              <w:lang w:val="en-US"/>
            </w:rPr>
            <w:instrText>ADDIN CSL_CITATION {"citationItems":[{"id":"ITEM-1","itemData":{"DOI":"10.1093/comnet/cnu038","ISSN":"20511329","PMID":"28678234","abstract":"Multilayer relationships among entities and information about entities must be accompanied by the means to analyz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ze and interactively visualize multilayer data using empirical genetic, neuronal, and transportation networks. Our software is available at https://github.com/manlius/muxViz.","author":[{"dropping-particle":"","family":"Domenico","given":"Manlio","non-dropping-particle":"De","parse-names":false,"suffix":""},{"dropping-particle":"","family":"Porter","given":"Mason A.","non-dropping-particle":"","parse-names":false,"suffix":""},{"dropping-particle":"","family":"Arenas","given":"Alex","non-dropping-particle":"","parse-names":false,"suffix":""}],"container-title":"Journal of Complex Networks","id":"ITEM-1","issue":"2","issued":{"date-parts":[["2015"]]},"page":"159-176","title":"MuxViz: A tool for multilayer analysis and visualization of networks","type":"article-journal","volume":"3"},"uris":["http://www.mendeley.com/documents/?uuid=07ffc152-6ede-4bb3-8877-3405cc831286"]}],"mendeley":{"formattedCitation":"&lt;sup&gt;44&lt;/sup&gt;","plainTextFormattedCitation":"44","previouslyFormattedCitation":"&lt;sup&gt;44&lt;/sup&gt;"},"properties":{"noteIndex":0},"schema":"https://github.com/citation-style-language/schema/raw/master/csl-citation.json"}</w:instrText>
          </w:r>
          <w:r w:rsidR="0056123D">
            <w:rPr>
              <w:lang w:val="en-US"/>
            </w:rPr>
            <w:fldChar w:fldCharType="separate"/>
          </w:r>
          <w:r w:rsidR="0056123D" w:rsidRPr="0056123D">
            <w:rPr>
              <w:noProof/>
              <w:vertAlign w:val="superscript"/>
              <w:lang w:val="en-US"/>
            </w:rPr>
            <w:t>44</w:t>
          </w:r>
          <w:r w:rsidR="0056123D">
            <w:rPr>
              <w:lang w:val="en-US"/>
            </w:rPr>
            <w:fldChar w:fldCharType="end"/>
          </w:r>
          <w:r w:rsidR="00491CA0">
            <w:rPr>
              <w:lang w:val="en-US"/>
            </w:rPr>
            <w:t xml:space="preserve">. </w:t>
          </w:r>
          <w:r w:rsidRPr="005E635B">
            <w:rPr>
              <w:lang w:val="en-US"/>
            </w:rPr>
            <w:t xml:space="preserve"> </w:t>
          </w:r>
          <w:r w:rsidRPr="00635BCD">
            <w:rPr>
              <w:lang w:val="en-US"/>
            </w:rPr>
            <w:t>Tripartite network analysis is only recently being used to address multiple interactions and, despite the field evolves rapidly</w:t>
          </w:r>
          <w:r w:rsidR="000A4ABE">
            <w:rPr>
              <w:lang w:val="en-US"/>
            </w:rPr>
            <w:fldChar w:fldCharType="begin" w:fldLock="1"/>
          </w:r>
          <w:r w:rsidR="00F444C7">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53280908-d6f9-4920-8281-fb44fc02c86e","http://www.mendeley.com/documents/?uuid=e6b59637-a390-4823-8bb0-d2d29adc818d"]}],"mendeley":{"formattedCitation":"&lt;sup&gt;42&lt;/sup&gt;","plainTextFormattedCitation":"42","previouslyFormattedCitation":"&lt;sup&gt;42&lt;/sup&gt;"},"properties":{"noteIndex":0},"schema":"https://github.com/citation-style-language/schema/raw/master/csl-citation.json"}</w:instrText>
          </w:r>
          <w:r w:rsidR="000A4ABE">
            <w:rPr>
              <w:lang w:val="en-US"/>
            </w:rPr>
            <w:fldChar w:fldCharType="separate"/>
          </w:r>
          <w:r w:rsidR="00F444C7" w:rsidRPr="00F444C7">
            <w:rPr>
              <w:noProof/>
              <w:vertAlign w:val="superscript"/>
              <w:lang w:val="en-US"/>
            </w:rPr>
            <w:t>42</w:t>
          </w:r>
          <w:r w:rsidR="000A4ABE">
            <w:rPr>
              <w:lang w:val="en-US"/>
            </w:rPr>
            <w:fldChar w:fldCharType="end"/>
          </w:r>
          <w:r w:rsidRPr="00635BCD">
            <w:rPr>
              <w:lang w:val="en-US"/>
            </w:rPr>
            <w:t>, networks involving more than two partners have to be decomposed into bipartite networks to obtain other relevant metrics</w:t>
          </w:r>
          <w:r w:rsidR="000A4ABE">
            <w:fldChar w:fldCharType="begin" w:fldLock="1"/>
          </w:r>
          <w:r w:rsidR="0056123D">
            <w:rPr>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http://www.mendeley.com/documents/?uuid=73d10869-659c-4eb8-b9a1-276111787aae"]}],"mendeley":{"formattedCitation":"&lt;sup&gt;45&lt;/sup&gt;","plainTextFormattedCitation":"45","previouslyFormattedCitation":"&lt;sup&gt;45&lt;/sup&gt;"},"properties":{"noteIndex":0},"schema":"https://github.com/citation-style-language/schema/raw/master/csl-citation.json"}</w:instrText>
          </w:r>
          <w:r w:rsidR="000A4ABE">
            <w:fldChar w:fldCharType="separate"/>
          </w:r>
          <w:r w:rsidR="0056123D" w:rsidRPr="0056123D">
            <w:rPr>
              <w:noProof/>
              <w:vertAlign w:val="superscript"/>
              <w:lang w:val="en-US"/>
            </w:rPr>
            <w:t>45</w:t>
          </w:r>
          <w:r w:rsidR="000A4ABE">
            <w:fldChar w:fldCharType="end"/>
          </w:r>
          <w:r w:rsidRPr="00635BCD">
            <w:rPr>
              <w:lang w:val="en-US"/>
            </w:rPr>
            <w:t xml:space="preserve">, such as </w:t>
          </w:r>
          <w:r w:rsidRPr="00635BCD">
            <w:rPr>
              <w:i/>
              <w:lang w:val="en-US"/>
            </w:rPr>
            <w:t>modularity</w:t>
          </w:r>
          <w:r w:rsidR="000A4ABE">
            <w:rPr>
              <w:i/>
              <w:lang w:val="en-US"/>
            </w:rPr>
            <w:fldChar w:fldCharType="begin" w:fldLock="1"/>
          </w:r>
          <w:r w:rsidR="0056123D">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73d10869-659c-4eb8-b9a1-276111787aae","http://www.mendeley.com/documents/?uuid=8f9184d2-5965-4879-adf3-54e36adfc637"]}],"mendeley":{"formattedCitation":"&lt;sup&gt;45&lt;/sup&gt;","plainTextFormattedCitation":"45","previouslyFormattedCitation":"&lt;sup&gt;45&lt;/sup&gt;"},"properties":{"noteIndex":0},"schema":"https://github.com/citation-style-language/schema/raw/master/csl-citation.json"}</w:instrText>
          </w:r>
          <w:r w:rsidR="000A4ABE">
            <w:rPr>
              <w:i/>
              <w:lang w:val="en-US"/>
            </w:rPr>
            <w:fldChar w:fldCharType="separate"/>
          </w:r>
          <w:r w:rsidR="0056123D" w:rsidRPr="0056123D">
            <w:rPr>
              <w:noProof/>
              <w:vertAlign w:val="superscript"/>
              <w:lang w:val="en-US"/>
            </w:rPr>
            <w:t>45</w:t>
          </w:r>
          <w:r w:rsidR="000A4ABE">
            <w:rPr>
              <w:i/>
              <w:lang w:val="en-US"/>
            </w:rPr>
            <w:fldChar w:fldCharType="end"/>
          </w:r>
          <w:r w:rsidRPr="00635BCD">
            <w:rPr>
              <w:lang w:val="en-US"/>
            </w:rPr>
            <w:t xml:space="preserve">, </w:t>
          </w:r>
          <w:r w:rsidR="000A4ABE">
            <w:rPr>
              <w:i/>
              <w:lang w:val="en-US"/>
            </w:rPr>
            <w:t>nestedness</w:t>
          </w:r>
          <w:r w:rsidR="000A4ABE">
            <w:fldChar w:fldCharType="begin" w:fldLock="1"/>
          </w:r>
          <w:r w:rsidR="0056123D">
            <w:rPr>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http://www.mendeley.com/documents/?uuid=1e3d29e7-cd61-418d-a632-32401f428e46"]}],"mendeley":{"formattedCitation":"&lt;sup&gt;46&lt;/sup&gt;","plainTextFormattedCitation":"46","previouslyFormattedCitation":"&lt;sup&gt;46&lt;/sup&gt;"},"properties":{"noteIndex":0},"schema":"https://github.com/citation-style-language/schema/raw/master/csl-citation.json"}</w:instrText>
          </w:r>
          <w:r w:rsidR="000A4ABE">
            <w:fldChar w:fldCharType="separate"/>
          </w:r>
          <w:r w:rsidR="0056123D" w:rsidRPr="0056123D">
            <w:rPr>
              <w:noProof/>
              <w:vertAlign w:val="superscript"/>
              <w:lang w:val="en-US"/>
            </w:rPr>
            <w:t>46</w:t>
          </w:r>
          <w:r w:rsidR="000A4ABE">
            <w:fldChar w:fldCharType="end"/>
          </w:r>
          <w:r w:rsidRPr="00635BCD">
            <w:rPr>
              <w:lang w:val="en-US"/>
            </w:rPr>
            <w:t xml:space="preserve">, and </w:t>
          </w:r>
          <w:r w:rsidRPr="00635BCD">
            <w:rPr>
              <w:i/>
              <w:lang w:val="en-US"/>
            </w:rPr>
            <w:t>specialization</w:t>
          </w:r>
          <w:r w:rsidR="000A4ABE">
            <w:fldChar w:fldCharType="begin" w:fldLock="1"/>
          </w:r>
          <w:r w:rsidR="0056123D">
            <w:rPr>
              <w:lang w:val="en-US"/>
            </w:rPr>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lt;sup&gt;47&lt;/sup&gt;","plainTextFormattedCitation":"47","previouslyFormattedCitation":"&lt;sup&gt;47&lt;/sup&gt;"},"properties":{"noteIndex":0},"schema":"https://github.com/citation-style-language/schema/raw/master/csl-citation.json"}</w:instrText>
          </w:r>
          <w:r w:rsidR="000A4ABE">
            <w:fldChar w:fldCharType="separate"/>
          </w:r>
          <w:r w:rsidR="0056123D" w:rsidRPr="0056123D">
            <w:rPr>
              <w:noProof/>
              <w:vertAlign w:val="superscript"/>
              <w:lang w:val="en-US"/>
            </w:rPr>
            <w:t>47</w:t>
          </w:r>
          <w:r w:rsidR="000A4ABE">
            <w:fldChar w:fldCharType="end"/>
          </w:r>
          <w:r w:rsidRPr="00635BCD">
            <w:rPr>
              <w:lang w:val="en-US"/>
            </w:rPr>
            <w:t xml:space="preserve">. </w:t>
          </w:r>
          <w:r w:rsidR="00F91E13">
            <w:rPr>
              <w:lang w:val="en-US" w:eastAsia="en-GB"/>
            </w:rPr>
            <w:t>In the context of network analysis, a</w:t>
          </w:r>
          <w:r w:rsidRPr="00635BCD">
            <w:rPr>
              <w:lang w:val="en-US" w:eastAsia="en-GB"/>
            </w:rPr>
            <w:t xml:space="preserve"> high modularity indicates there are subsets of strongly connected species interlinked through a few interactions</w:t>
          </w:r>
          <w:r w:rsidR="000A4ABE">
            <w:fldChar w:fldCharType="begin" w:fldLock="1"/>
          </w:r>
          <w:r w:rsidR="0056123D">
            <w:rPr>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73d10869-659c-4eb8-b9a1-276111787aae","http://www.mendeley.com/documents/?uuid=8f9184d2-5965-4879-adf3-54e36adfc637"]}],"mendeley":{"formattedCitation":"&lt;sup&gt;45&lt;/sup&gt;","plainTextFormattedCitation":"45","previouslyFormattedCitation":"&lt;sup&gt;45&lt;/sup&gt;"},"properties":{"noteIndex":0},"schema":"https://github.com/citation-style-language/schema/raw/master/csl-citation.json"}</w:instrText>
          </w:r>
          <w:r w:rsidR="000A4ABE">
            <w:fldChar w:fldCharType="separate"/>
          </w:r>
          <w:r w:rsidR="0056123D" w:rsidRPr="0056123D">
            <w:rPr>
              <w:noProof/>
              <w:vertAlign w:val="superscript"/>
              <w:lang w:val="en-US"/>
            </w:rPr>
            <w:t>45</w:t>
          </w:r>
          <w:r w:rsidR="000A4ABE">
            <w:fldChar w:fldCharType="end"/>
          </w:r>
          <w:r w:rsidRPr="00635BCD">
            <w:rPr>
              <w:lang w:val="en-US" w:eastAsia="en-GB"/>
            </w:rPr>
            <w:t xml:space="preserve">. </w:t>
          </w:r>
          <w:r w:rsidR="00F91E13">
            <w:rPr>
              <w:lang w:val="en-US" w:eastAsia="en-GB"/>
            </w:rPr>
            <w:t xml:space="preserve">A </w:t>
          </w:r>
          <w:r w:rsidRPr="00635BCD">
            <w:rPr>
              <w:lang w:val="en-US" w:eastAsia="en-GB"/>
            </w:rPr>
            <w:t xml:space="preserve">high nestedness indicates </w:t>
          </w:r>
          <w:r w:rsidRPr="00635BCD">
            <w:rPr>
              <w:lang w:val="en-US"/>
            </w:rPr>
            <w:t>that there is a core of the most generalist species interacting among them</w:t>
          </w:r>
          <w:r w:rsidR="000A4ABE">
            <w:fldChar w:fldCharType="begin" w:fldLock="1"/>
          </w:r>
          <w:r w:rsidR="0056123D">
            <w:rPr>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1e3d29e7-cd61-418d-a632-32401f428e46","http://www.mendeley.com/documents/?uuid=6ed6f91a-3496-49fd-b245-abd7cd5d73ce"]}],"mendeley":{"formattedCitation":"&lt;sup&gt;46&lt;/sup&gt;","plainTextFormattedCitation":"46","previouslyFormattedCitation":"&lt;sup&gt;46&lt;/sup&gt;"},"properties":{"noteIndex":0},"schema":"https://github.com/citation-style-language/schema/raw/master/csl-citation.json"}</w:instrText>
          </w:r>
          <w:r w:rsidR="000A4ABE">
            <w:fldChar w:fldCharType="separate"/>
          </w:r>
          <w:r w:rsidR="0056123D" w:rsidRPr="0056123D">
            <w:rPr>
              <w:noProof/>
              <w:vertAlign w:val="superscript"/>
              <w:lang w:val="en-US"/>
            </w:rPr>
            <w:t>46</w:t>
          </w:r>
          <w:r w:rsidR="000A4ABE">
            <w:fldChar w:fldCharType="end"/>
          </w:r>
          <w:r w:rsidRPr="00635BCD">
            <w:rPr>
              <w:lang w:val="en-US"/>
            </w:rPr>
            <w:t>.</w:t>
          </w:r>
          <w:r w:rsidRPr="00635BCD">
            <w:rPr>
              <w:lang w:val="en-US" w:eastAsia="en-GB"/>
            </w:rPr>
            <w:t xml:space="preserve"> </w:t>
          </w:r>
          <w:r w:rsidR="00791C2D">
            <w:rPr>
              <w:lang w:val="en-US" w:eastAsia="en-GB"/>
            </w:rPr>
            <w:t>For each network, I will calculate the degree of nestedness and modularity. In addition, I will also quantify the p</w:t>
          </w:r>
          <w:r w:rsidRPr="00635BCD">
            <w:rPr>
              <w:lang w:val="en-US" w:eastAsia="en-GB"/>
            </w:rPr>
            <w:t xml:space="preserve">artner breadth of a species </w:t>
          </w:r>
          <w:r w:rsidR="00791C2D">
            <w:rPr>
              <w:lang w:val="en-US" w:eastAsia="en-GB"/>
            </w:rPr>
            <w:t xml:space="preserve">by assessing </w:t>
          </w:r>
          <w:r w:rsidRPr="00635BCD">
            <w:rPr>
              <w:lang w:val="en-US" w:eastAsia="en-GB"/>
            </w:rPr>
            <w:t>the degree of interaction specialization at the species (</w:t>
          </w:r>
          <w:r w:rsidRPr="0000726D">
            <w:rPr>
              <w:i/>
              <w:lang w:val="en-US" w:eastAsia="en-GB"/>
            </w:rPr>
            <w:t>d</w:t>
          </w:r>
          <w:r w:rsidRPr="00635BCD">
            <w:rPr>
              <w:lang w:val="en-US" w:eastAsia="en-GB"/>
            </w:rPr>
            <w:t>') and network (</w:t>
          </w:r>
          <w:r w:rsidRPr="0000726D">
            <w:rPr>
              <w:i/>
              <w:lang w:val="en-US" w:eastAsia="en-GB"/>
            </w:rPr>
            <w:t>H</w:t>
          </w:r>
          <w:r w:rsidRPr="00635BCD">
            <w:rPr>
              <w:lang w:val="en-US" w:eastAsia="en-GB"/>
            </w:rPr>
            <w:t>') level</w:t>
          </w:r>
          <w:r w:rsidR="000A4ABE">
            <w:fldChar w:fldCharType="begin" w:fldLock="1"/>
          </w:r>
          <w:r w:rsidR="0056123D">
            <w:rPr>
              <w:lang w:val="en-US"/>
            </w:rPr>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lt;sup&gt;47&lt;/sup&gt;","plainTextFormattedCitation":"47","previouslyFormattedCitation":"&lt;sup&gt;47&lt;/sup&gt;"},"properties":{"noteIndex":0},"schema":"https://github.com/citation-style-language/schema/raw/master/csl-citation.json"}</w:instrText>
          </w:r>
          <w:r w:rsidR="000A4ABE">
            <w:fldChar w:fldCharType="separate"/>
          </w:r>
          <w:r w:rsidR="0056123D" w:rsidRPr="0056123D">
            <w:rPr>
              <w:noProof/>
              <w:vertAlign w:val="superscript"/>
              <w:lang w:val="en-US"/>
            </w:rPr>
            <w:t>47</w:t>
          </w:r>
          <w:r w:rsidR="000A4ABE">
            <w:fldChar w:fldCharType="end"/>
          </w:r>
          <w:r w:rsidRPr="00635BCD">
            <w:rPr>
              <w:lang w:val="en-US" w:eastAsia="en-GB"/>
            </w:rPr>
            <w:t>.</w:t>
          </w:r>
          <w:r w:rsidR="00791C2D">
            <w:rPr>
              <w:lang w:val="en-US" w:eastAsia="en-GB"/>
            </w:rPr>
            <w:t xml:space="preserve"> All analyses will be performed using the bipartite package</w:t>
          </w:r>
          <w:r w:rsidR="0056123D">
            <w:rPr>
              <w:lang w:val="en-US" w:eastAsia="en-GB"/>
            </w:rPr>
            <w:fldChar w:fldCharType="begin" w:fldLock="1"/>
          </w:r>
          <w:r w:rsidR="0056123D">
            <w:rPr>
              <w:lang w:val="en-US" w:eastAsia="en-GB"/>
            </w:rPr>
            <w:instrText>ADDIN CSL_CITATION {"citationItems":[{"id":"ITEM-1","itemData":{"author":[{"dropping-particle":"","family":"Dormann","given":"","non-dropping-particle":"","parse-names":false,"suffix":""}],"container-title":"R News","id":"ITEM-1","issued":{"date-parts":[["2008"]]},"page":"8 - 11","title":"Introducing bipartite Package: Analysing Ecological Networks.","type":"article-journal","volume":"8"},"uris":["http://www.mendeley.com/documents/?uuid=2d83e0e0-6e9f-4cc6-9dd9-a19ec2509616"]}],"mendeley":{"formattedCitation":"&lt;sup&gt;48&lt;/sup&gt;","plainTextFormattedCitation":"48","previouslyFormattedCitation":"&lt;sup&gt;48&lt;/sup&gt;"},"properties":{"noteIndex":0},"schema":"https://github.com/citation-style-language/schema/raw/master/csl-citation.json"}</w:instrText>
          </w:r>
          <w:r w:rsidR="0056123D">
            <w:rPr>
              <w:lang w:val="en-US" w:eastAsia="en-GB"/>
            </w:rPr>
            <w:fldChar w:fldCharType="separate"/>
          </w:r>
          <w:r w:rsidR="0056123D" w:rsidRPr="0056123D">
            <w:rPr>
              <w:noProof/>
              <w:vertAlign w:val="superscript"/>
              <w:lang w:val="en-US" w:eastAsia="en-GB"/>
            </w:rPr>
            <w:t>48</w:t>
          </w:r>
          <w:r w:rsidR="0056123D">
            <w:rPr>
              <w:lang w:val="en-US" w:eastAsia="en-GB"/>
            </w:rPr>
            <w:fldChar w:fldCharType="end"/>
          </w:r>
          <w:r w:rsidR="00791C2D">
            <w:rPr>
              <w:lang w:val="en-US" w:eastAsia="en-GB"/>
            </w:rPr>
            <w:t xml:space="preserve"> in R</w:t>
          </w:r>
          <w:r w:rsidR="0056123D">
            <w:rPr>
              <w:lang w:val="en-US" w:eastAsia="en-GB"/>
            </w:rPr>
            <w:fldChar w:fldCharType="begin" w:fldLock="1"/>
          </w:r>
          <w:r w:rsidR="0056123D">
            <w:rPr>
              <w:lang w:val="en-US" w:eastAsia="en-GB"/>
            </w:rPr>
            <w:instrText>ADDIN CSL_CITATION {"citationItems":[{"id":"ITEM-1","itemData":{"id":"ITEM-1","issued":{"date-parts":[["2018"]]},"title":"R Core Development Team","type":"article"},"uris":["http://www.mendeley.com/documents/?uuid=58797daf-2103-4302-99eb-a0cf026054d6"]}],"mendeley":{"formattedCitation":"&lt;sup&gt;49&lt;/sup&gt;","plainTextFormattedCitation":"49","previouslyFormattedCitation":"&lt;sup&gt;49&lt;/sup&gt;"},"properties":{"noteIndex":0},"schema":"https://github.com/citation-style-language/schema/raw/master/csl-citation.json"}</w:instrText>
          </w:r>
          <w:r w:rsidR="0056123D">
            <w:rPr>
              <w:lang w:val="en-US" w:eastAsia="en-GB"/>
            </w:rPr>
            <w:fldChar w:fldCharType="separate"/>
          </w:r>
          <w:r w:rsidR="0056123D" w:rsidRPr="0056123D">
            <w:rPr>
              <w:noProof/>
              <w:vertAlign w:val="superscript"/>
              <w:lang w:val="en-US" w:eastAsia="en-GB"/>
            </w:rPr>
            <w:t>49</w:t>
          </w:r>
          <w:r w:rsidR="0056123D">
            <w:rPr>
              <w:lang w:val="en-US" w:eastAsia="en-GB"/>
            </w:rPr>
            <w:fldChar w:fldCharType="end"/>
          </w:r>
          <w:r w:rsidR="0056123D">
            <w:rPr>
              <w:lang w:val="en-US" w:eastAsia="en-GB"/>
            </w:rPr>
            <w:t>.</w:t>
          </w:r>
        </w:p>
        <w:p w14:paraId="2F19A446" w14:textId="5724D324" w:rsidR="00BE5E2E" w:rsidRPr="00F673CD" w:rsidRDefault="00BE5E2E" w:rsidP="00BE5E2E">
          <w:pPr>
            <w:widowControl w:val="0"/>
            <w:spacing w:after="0" w:line="240" w:lineRule="auto"/>
            <w:jc w:val="both"/>
            <w:rPr>
              <w:lang w:val="en-US"/>
            </w:rPr>
          </w:pPr>
          <w:r w:rsidRPr="00395833">
            <w:rPr>
              <w:lang w:val="en-US" w:eastAsia="en-GB"/>
            </w:rPr>
            <w:tab/>
          </w:r>
          <w:r w:rsidRPr="00635BCD">
            <w:rPr>
              <w:lang w:val="en-US"/>
            </w:rPr>
            <w:t xml:space="preserve">With this information, I will be able to test H1, which states that the influence of partner availability on epiphytic orchid distribution depends on partner </w:t>
          </w:r>
          <w:r>
            <w:rPr>
              <w:lang w:val="en-US"/>
            </w:rPr>
            <w:t xml:space="preserve">breadth and abiotic conditions. In </w:t>
          </w:r>
          <w:r>
            <w:rPr>
              <w:lang w:val="en-US"/>
            </w:rPr>
            <w:lastRenderedPageBreak/>
            <w:t xml:space="preserve">particular, </w:t>
          </w:r>
          <w:r w:rsidRPr="00395833">
            <w:rPr>
              <w:lang w:val="en-US" w:eastAsia="en-GB"/>
            </w:rPr>
            <w:t xml:space="preserve">I expect </w:t>
          </w:r>
          <w:r>
            <w:rPr>
              <w:lang w:val="en-US" w:eastAsia="en-GB"/>
            </w:rPr>
            <w:t xml:space="preserve">network </w:t>
          </w:r>
          <w:r w:rsidRPr="00395833">
            <w:rPr>
              <w:lang w:val="en-US" w:eastAsia="en-GB"/>
            </w:rPr>
            <w:t xml:space="preserve">nestedness and specialization to vary between forests. In cloud forests, </w:t>
          </w:r>
          <w:r>
            <w:rPr>
              <w:lang w:val="en-US" w:eastAsia="en-GB"/>
            </w:rPr>
            <w:t xml:space="preserve">where </w:t>
          </w:r>
          <w:r w:rsidRPr="00395833">
            <w:rPr>
              <w:lang w:val="en-US" w:eastAsia="en-GB"/>
            </w:rPr>
            <w:t>abiotic stress is lowest</w:t>
          </w:r>
          <w:r>
            <w:rPr>
              <w:lang w:val="en-US" w:eastAsia="en-GB"/>
            </w:rPr>
            <w:t>, epiphyte abundance is high</w:t>
          </w:r>
          <w:r w:rsidRPr="00D932EB">
            <w:rPr>
              <w:lang w:val="en-US" w:eastAsia="en-GB"/>
            </w:rPr>
            <w:t xml:space="preserve"> and </w:t>
          </w:r>
          <w:r>
            <w:rPr>
              <w:lang w:val="en-US" w:eastAsia="en-GB"/>
            </w:rPr>
            <w:t>competition for space is strong</w:t>
          </w:r>
          <w:r>
            <w:rPr>
              <w:lang w:val="en-US" w:eastAsia="en-GB"/>
            </w:rPr>
            <w:fldChar w:fldCharType="begin" w:fldLock="1"/>
          </w:r>
          <w:r w:rsidR="00F444C7">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59e50124-d8cd-4b25-8ae0-c5b2e763a18a","http://www.mendeley.com/documents/?uuid=320501cf-03ef-488f-af56-a0ef5d16e7ba"]}],"mendeley":{"formattedCitation":"&lt;sup&gt;12&lt;/sup&gt;","plainTextFormattedCitation":"12","previouslyFormattedCitation":"&lt;sup&gt;12&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12</w:t>
          </w:r>
          <w:r>
            <w:rPr>
              <w:lang w:val="en-US" w:eastAsia="en-GB"/>
            </w:rPr>
            <w:fldChar w:fldCharType="end"/>
          </w:r>
          <w:r>
            <w:rPr>
              <w:lang w:val="en-US" w:eastAsia="en-GB"/>
            </w:rPr>
            <w:t>,</w:t>
          </w:r>
          <w:r w:rsidRPr="00395833">
            <w:rPr>
              <w:lang w:val="en-US" w:eastAsia="en-GB"/>
            </w:rPr>
            <w:t xml:space="preserve"> </w:t>
          </w:r>
          <w:r>
            <w:rPr>
              <w:lang w:val="en-US" w:eastAsia="en-GB"/>
            </w:rPr>
            <w:t xml:space="preserve">there will be a wide array of </w:t>
          </w:r>
          <w:r w:rsidRPr="00395833">
            <w:rPr>
              <w:lang w:val="en-US" w:eastAsia="en-GB"/>
            </w:rPr>
            <w:t>orchid-mycorrhiza-host tree interactions</w:t>
          </w:r>
          <w:r>
            <w:rPr>
              <w:lang w:val="en-US" w:eastAsia="en-GB"/>
            </w:rPr>
            <w:t>, from generalists to specialist</w:t>
          </w:r>
          <w:r w:rsidRPr="00986FD3">
            <w:rPr>
              <w:lang w:val="en-US" w:eastAsia="en-GB"/>
            </w:rPr>
            <w:t>s.</w:t>
          </w:r>
          <w:r>
            <w:rPr>
              <w:lang w:val="en-US" w:eastAsia="en-GB"/>
            </w:rPr>
            <w:t xml:space="preserve"> This is because generalization often allows plants to use a wider variety of microsites</w:t>
          </w:r>
          <w:r>
            <w:rPr>
              <w:lang w:val="en-US" w:eastAsia="en-GB"/>
            </w:rPr>
            <w:fldChar w:fldCharType="begin" w:fldLock="1"/>
          </w:r>
          <w:r w:rsidR="00F444C7">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6</w:t>
          </w:r>
          <w:r>
            <w:rPr>
              <w:lang w:val="en-US" w:eastAsia="en-GB"/>
            </w:rPr>
            <w:fldChar w:fldCharType="end"/>
          </w:r>
          <w:r>
            <w:rPr>
              <w:lang w:val="en-US" w:eastAsia="en-GB"/>
            </w:rPr>
            <w:t xml:space="preserve"> and specialization potentially reduces competition among coexisting orchids</w:t>
          </w:r>
          <w:r>
            <w:rPr>
              <w:lang w:val="en-US" w:eastAsia="en-GB"/>
            </w:rPr>
            <w:fldChar w:fldCharType="begin" w:fldLock="1"/>
          </w:r>
          <w:r w:rsidR="00F444C7">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lt;sup&gt;27&lt;/sup&gt;","plainTextFormattedCitation":"27","previouslyFormattedCitation":"&lt;sup&gt;27&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27</w:t>
          </w:r>
          <w:r>
            <w:rPr>
              <w:lang w:val="en-US" w:eastAsia="en-GB"/>
            </w:rPr>
            <w:fldChar w:fldCharType="end"/>
          </w:r>
          <w:r>
            <w:rPr>
              <w:lang w:val="en-US" w:eastAsia="en-GB"/>
            </w:rPr>
            <w:t>.</w:t>
          </w:r>
          <w:r w:rsidRPr="00395833">
            <w:rPr>
              <w:lang w:val="en-US" w:eastAsia="en-GB"/>
            </w:rPr>
            <w:t xml:space="preserve"> In dry forests, </w:t>
          </w:r>
          <w:r>
            <w:rPr>
              <w:lang w:val="en-US" w:eastAsia="en-GB"/>
            </w:rPr>
            <w:t>where abiotic conditions are harsher,</w:t>
          </w:r>
          <w:r w:rsidRPr="00395833">
            <w:rPr>
              <w:lang w:val="en-US" w:eastAsia="en-GB"/>
            </w:rPr>
            <w:t xml:space="preserve"> physiological adaptation will be a strong determinant of </w:t>
          </w:r>
          <w:r>
            <w:rPr>
              <w:lang w:val="en-US" w:eastAsia="en-GB"/>
            </w:rPr>
            <w:t>orchid</w:t>
          </w:r>
          <w:r w:rsidRPr="00395833">
            <w:rPr>
              <w:lang w:val="en-US" w:eastAsia="en-GB"/>
            </w:rPr>
            <w:t xml:space="preserve"> distribution</w:t>
          </w:r>
          <w:r>
            <w:rPr>
              <w:lang w:val="en-US" w:eastAsia="en-GB"/>
            </w:rPr>
            <w:t>,</w:t>
          </w:r>
          <w:r w:rsidRPr="00395833">
            <w:rPr>
              <w:lang w:val="en-US" w:eastAsia="en-GB"/>
            </w:rPr>
            <w:t xml:space="preserve"> and interaction networks will probably be more </w:t>
          </w:r>
          <w:r>
            <w:rPr>
              <w:lang w:val="en-US" w:eastAsia="en-GB"/>
            </w:rPr>
            <w:t xml:space="preserve">generalized to </w:t>
          </w:r>
          <w:r>
            <w:rPr>
              <w:lang w:val="en-US"/>
            </w:rPr>
            <w:t>increase the probability of successful establishment</w:t>
          </w:r>
          <w:r w:rsidRPr="00D932EB">
            <w:rPr>
              <w:lang w:val="en-US" w:eastAsia="en-GB"/>
            </w:rPr>
            <w:t>.</w:t>
          </w:r>
        </w:p>
        <w:p w14:paraId="5E8A9E1D" w14:textId="6F2E1373" w:rsidR="00BE5E2E" w:rsidRDefault="00BE5E2E" w:rsidP="00BE5E2E">
          <w:pPr>
            <w:widowControl w:val="0"/>
            <w:autoSpaceDE w:val="0"/>
            <w:autoSpaceDN w:val="0"/>
            <w:adjustRightInd w:val="0"/>
            <w:spacing w:after="0" w:line="240" w:lineRule="auto"/>
            <w:jc w:val="both"/>
            <w:rPr>
              <w:b/>
              <w:lang w:val="en-US"/>
            </w:rPr>
          </w:pPr>
        </w:p>
        <w:p w14:paraId="1E6A8EC3" w14:textId="06E09AEE" w:rsidR="00DF51C6" w:rsidRPr="00F673CD" w:rsidRDefault="00DF51C6" w:rsidP="00BE5E2E">
          <w:pPr>
            <w:widowControl w:val="0"/>
            <w:autoSpaceDE w:val="0"/>
            <w:autoSpaceDN w:val="0"/>
            <w:adjustRightInd w:val="0"/>
            <w:spacing w:after="0" w:line="240" w:lineRule="auto"/>
            <w:jc w:val="both"/>
            <w:rPr>
              <w:b/>
              <w:lang w:val="en-US"/>
            </w:rPr>
          </w:pPr>
          <w:r w:rsidRPr="00F673CD">
            <w:rPr>
              <w:b/>
              <w:lang w:val="en-US"/>
            </w:rPr>
            <w:t>WP2 Assessing how mycorrhizal fungi are distributed over the host tree trunk.</w:t>
          </w:r>
        </w:p>
        <w:p w14:paraId="78F3A2FB" w14:textId="6556E758" w:rsidR="00DF51C6" w:rsidRPr="00AA6EB7" w:rsidRDefault="00DF51C6" w:rsidP="00AA6EB7">
          <w:pPr>
            <w:spacing w:after="0" w:line="240" w:lineRule="auto"/>
            <w:jc w:val="both"/>
            <w:rPr>
              <w:b/>
              <w:lang w:val="en-GB"/>
            </w:rPr>
          </w:pPr>
        </w:p>
        <w:p w14:paraId="339703F4" w14:textId="4324C246"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 xml:space="preserve">However, it is </w:t>
          </w:r>
          <w:r w:rsidR="00180CE0">
            <w:rPr>
              <w:lang w:val="en-US"/>
            </w:rPr>
            <w:t xml:space="preserve">reasonable </w:t>
          </w:r>
          <w:r w:rsidR="00BB0599">
            <w:rPr>
              <w:lang w:val="en-US"/>
            </w:rPr>
            <w:t>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1E99C9EA" w:rsidR="00DF51C6" w:rsidRPr="00F673CD" w:rsidRDefault="00720C05" w:rsidP="00AA6EB7">
          <w:pPr>
            <w:spacing w:after="0" w:line="240" w:lineRule="auto"/>
            <w:jc w:val="both"/>
            <w:rPr>
              <w:i/>
              <w:lang w:val="en-US"/>
            </w:rPr>
          </w:pPr>
          <w:r w:rsidRPr="00F673CD">
            <w:rPr>
              <w:i/>
              <w:lang w:val="en-US"/>
            </w:rPr>
            <w:t>Task 2.1</w:t>
          </w:r>
          <w:r w:rsidR="00CA09D8">
            <w:rPr>
              <w:i/>
              <w:lang w:val="en-US"/>
            </w:rPr>
            <w:t xml:space="preserve"> </w:t>
          </w:r>
          <w:r w:rsidR="00DB02C6">
            <w:rPr>
              <w:i/>
              <w:lang w:val="en-US"/>
            </w:rPr>
            <w:t>Sampling the host-tree bark for mycorrhizal fungi</w:t>
          </w:r>
        </w:p>
        <w:p w14:paraId="09ABEA7E" w14:textId="6D90EE6A" w:rsidR="00DF51C6" w:rsidRPr="00A5597B" w:rsidRDefault="002F3165" w:rsidP="00AA6EB7">
          <w:pPr>
            <w:spacing w:after="0" w:line="240" w:lineRule="auto"/>
            <w:jc w:val="both"/>
            <w:rPr>
              <w:lang w:val="en-US"/>
            </w:rPr>
          </w:pPr>
          <w:r>
            <w:rPr>
              <w:lang w:val="en-US"/>
            </w:rPr>
            <w:t xml:space="preserve">To investigate </w:t>
          </w:r>
          <w:r w:rsidR="00D559D0">
            <w:rPr>
              <w:lang w:val="en-US"/>
            </w:rPr>
            <w:t>variation in mycorrhizal communities</w:t>
          </w:r>
          <w:r w:rsidR="00791C2D">
            <w:rPr>
              <w:lang w:val="en-US"/>
            </w:rPr>
            <w:t xml:space="preserve"> between and within host tree species</w:t>
          </w:r>
          <w:r w:rsidR="00D559D0">
            <w:rPr>
              <w:lang w:val="en-US"/>
            </w:rPr>
            <w:t xml:space="preserve">,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 xml:space="preserve">measure light using hemispheric photography as described in WP 1. I will collect three bark samples per height to obtain </w:t>
          </w:r>
          <w:r w:rsidR="00791C2D">
            <w:rPr>
              <w:lang w:val="en-US"/>
            </w:rPr>
            <w:t>the</w:t>
          </w:r>
          <w:r w:rsidR="00DF51C6" w:rsidRPr="00A5597B">
            <w:rPr>
              <w:lang w:val="en-US"/>
            </w:rPr>
            <w:t xml:space="preserve"> fung</w:t>
          </w:r>
          <w:r w:rsidR="00791C2D">
            <w:rPr>
              <w:lang w:val="en-US"/>
            </w:rPr>
            <w:t>al communities that occur on the bark of trees</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791C2D">
            <w:rPr>
              <w:lang w:val="en-US"/>
            </w:rPr>
            <w:t>at</w:t>
          </w:r>
          <w:r w:rsidR="00A5597B">
            <w:rPr>
              <w:lang w:val="en-US"/>
            </w:rPr>
            <w:t xml:space="preserve"> different </w:t>
          </w:r>
          <w:r w:rsidR="008061DB">
            <w:rPr>
              <w:lang w:val="en-US"/>
            </w:rPr>
            <w:t xml:space="preserve">heights </w:t>
          </w:r>
          <w:r w:rsidR="00A5597B">
            <w:rPr>
              <w:lang w:val="en-US"/>
            </w:rPr>
            <w:t>of the trunk</w:t>
          </w:r>
          <w:r w:rsidR="00DF51C6" w:rsidRPr="00A5597B">
            <w:rPr>
              <w:lang w:val="en-US"/>
            </w:rPr>
            <w:t xml:space="preserve">. The proportion of mycorrhizal fungi actually interacting with orchids will be identified by combining </w:t>
          </w:r>
          <w:r w:rsidR="008219BE">
            <w:rPr>
              <w:lang w:val="en-US"/>
            </w:rPr>
            <w:t>two</w:t>
          </w:r>
          <w:r w:rsidR="008219BE" w:rsidRPr="00A5597B">
            <w:rPr>
              <w:lang w:val="en-US"/>
            </w:rPr>
            <w:t xml:space="preserve"> </w:t>
          </w:r>
          <w:r w:rsidR="00DF51C6" w:rsidRPr="00A5597B">
            <w:rPr>
              <w:lang w:val="en-US"/>
            </w:rPr>
            <w:t>pieces of information: 1) OTU lists derived from the regional scanning in WP 1,</w:t>
          </w:r>
          <w:r w:rsidR="008219BE">
            <w:rPr>
              <w:lang w:val="en-US"/>
            </w:rPr>
            <w:t xml:space="preserve"> and</w:t>
          </w:r>
          <w:r w:rsidR="00DF51C6" w:rsidRPr="00A5597B">
            <w:rPr>
              <w:lang w:val="en-US"/>
            </w:rPr>
            <w:t xml:space="preserve"> 2) the mycorrhizal fungi associated to the adult orchids present nearby</w:t>
          </w:r>
          <w:r w:rsidR="008219BE">
            <w:rPr>
              <w:lang w:val="en-US"/>
            </w:rPr>
            <w:t>.</w:t>
          </w:r>
        </w:p>
        <w:p w14:paraId="721302BE" w14:textId="77777777" w:rsidR="00DF51C6" w:rsidRDefault="00DF51C6" w:rsidP="00AA6EB7">
          <w:pPr>
            <w:widowControl w:val="0"/>
            <w:autoSpaceDE w:val="0"/>
            <w:autoSpaceDN w:val="0"/>
            <w:adjustRightInd w:val="0"/>
            <w:spacing w:after="0" w:line="240" w:lineRule="auto"/>
            <w:jc w:val="both"/>
            <w:rPr>
              <w:rFonts w:cs="Calibri"/>
              <w:lang w:val="en-US"/>
            </w:rPr>
          </w:pPr>
        </w:p>
        <w:p w14:paraId="6F720911" w14:textId="4F7671D0" w:rsidR="00C650B8" w:rsidRDefault="00C650B8" w:rsidP="00C650B8">
          <w:pPr>
            <w:widowControl w:val="0"/>
            <w:spacing w:after="0" w:line="240" w:lineRule="auto"/>
            <w:jc w:val="both"/>
            <w:rPr>
              <w:b/>
              <w:lang w:val="en-US"/>
            </w:rPr>
          </w:pPr>
          <w:r w:rsidRPr="00F0061C">
            <w:rPr>
              <w:rFonts w:cs="Calibri"/>
              <w:i/>
              <w:lang w:val="en-US"/>
            </w:rPr>
            <w:t>Task 2.</w:t>
          </w:r>
          <w:r w:rsidR="00B006F0">
            <w:rPr>
              <w:rFonts w:cs="Calibri"/>
              <w:i/>
              <w:lang w:val="en-US"/>
            </w:rPr>
            <w:t>2</w:t>
          </w:r>
          <w:r w:rsidRPr="00F0061C">
            <w:rPr>
              <w:rFonts w:cs="Calibri"/>
              <w:i/>
              <w:lang w:val="en-US"/>
            </w:rPr>
            <w:t>.</w:t>
          </w:r>
          <w:r>
            <w:rPr>
              <w:rFonts w:cs="Calibri"/>
              <w:lang w:val="en-US"/>
            </w:rPr>
            <w:t xml:space="preserve"> </w:t>
          </w:r>
          <w:r w:rsidR="00DB02C6" w:rsidRPr="00DB02C6">
            <w:rPr>
              <w:i/>
              <w:lang w:val="en-US"/>
            </w:rPr>
            <w:t>M</w:t>
          </w:r>
          <w:r>
            <w:rPr>
              <w:i/>
              <w:lang w:val="en-US"/>
            </w:rPr>
            <w:t>olecular analyses</w:t>
          </w:r>
          <w:r w:rsidR="00DB02C6">
            <w:rPr>
              <w:i/>
              <w:lang w:val="en-US"/>
            </w:rPr>
            <w:t xml:space="preserve"> and bioinformatics</w:t>
          </w:r>
        </w:p>
        <w:p w14:paraId="0EA6F17F" w14:textId="335C03A7" w:rsidR="00B006F0" w:rsidRDefault="00B006F0" w:rsidP="00B006F0">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the bark as described in </w:t>
          </w:r>
          <w:r w:rsidRPr="00F00968">
            <w:rPr>
              <w:rFonts w:cs="Calibri"/>
              <w:i/>
              <w:lang w:val="en-US"/>
            </w:rPr>
            <w:t>Task 1.</w:t>
          </w:r>
          <w:r w:rsidR="00D77945">
            <w:rPr>
              <w:rFonts w:cs="Calibri"/>
              <w:i/>
              <w:lang w:val="en-US"/>
            </w:rPr>
            <w:t>2</w:t>
          </w:r>
          <w:r>
            <w:rPr>
              <w:rFonts w:cs="Calibri"/>
              <w:lang w:val="en-US"/>
            </w:rPr>
            <w:t xml:space="preserve"> (WP1). Subsequently, Illumina sequencing and bio-informatics analyses will be performed as outlined in </w:t>
          </w:r>
          <w:r w:rsidR="00D77945">
            <w:rPr>
              <w:rFonts w:cs="Calibri"/>
              <w:lang w:val="en-US"/>
            </w:rPr>
            <w:t>Task 1.3 (</w:t>
          </w:r>
          <w:r>
            <w:rPr>
              <w:rFonts w:cs="Calibri"/>
              <w:lang w:val="en-US"/>
            </w:rPr>
            <w:t>WP1</w:t>
          </w:r>
          <w:r w:rsidR="00D77945">
            <w:rPr>
              <w:rFonts w:cs="Calibri"/>
              <w:lang w:val="en-US"/>
            </w:rPr>
            <w:t>)</w:t>
          </w:r>
          <w:r>
            <w:rPr>
              <w:rFonts w:cs="Calibri"/>
              <w:lang w:val="en-US"/>
            </w:rPr>
            <w:t>.</w:t>
          </w:r>
        </w:p>
        <w:p w14:paraId="01D4EA2E" w14:textId="77777777" w:rsidR="00C650B8" w:rsidRPr="00823EE0" w:rsidRDefault="00C650B8" w:rsidP="00AA6EB7">
          <w:pPr>
            <w:widowControl w:val="0"/>
            <w:autoSpaceDE w:val="0"/>
            <w:autoSpaceDN w:val="0"/>
            <w:adjustRightInd w:val="0"/>
            <w:spacing w:after="0" w:line="240" w:lineRule="auto"/>
            <w:jc w:val="both"/>
            <w:rPr>
              <w:rFonts w:cs="Calibri"/>
              <w:lang w:val="en-US"/>
            </w:rPr>
          </w:pPr>
        </w:p>
        <w:p w14:paraId="5E5D2F54" w14:textId="120AB7E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r w:rsidR="00F04A93">
            <w:rPr>
              <w:rFonts w:cs="Calibri"/>
              <w:i/>
              <w:lang w:val="en-US"/>
            </w:rPr>
            <w:t>3</w:t>
          </w:r>
          <w:r w:rsidRPr="00823EE0">
            <w:rPr>
              <w:rFonts w:cs="Calibri"/>
              <w:i/>
              <w:lang w:val="en-US"/>
            </w:rPr>
            <w:t xml:space="preserve"> </w:t>
          </w:r>
          <w:r w:rsidR="00DF51C6" w:rsidRPr="00823EE0">
            <w:rPr>
              <w:rFonts w:cs="Calibri"/>
              <w:i/>
              <w:lang w:val="en-US"/>
            </w:rPr>
            <w:t>Data analysis</w:t>
          </w:r>
        </w:p>
        <w:p w14:paraId="37ED908B" w14:textId="445D3705" w:rsidR="00DF51C6" w:rsidRDefault="00F0061C" w:rsidP="00AA6EB7">
          <w:pPr>
            <w:widowControl w:val="0"/>
            <w:autoSpaceDE w:val="0"/>
            <w:autoSpaceDN w:val="0"/>
            <w:adjustRightInd w:val="0"/>
            <w:spacing w:after="0" w:line="240" w:lineRule="auto"/>
            <w:jc w:val="both"/>
            <w:rPr>
              <w:lang w:val="en-US" w:eastAsia="en-GB"/>
            </w:rPr>
          </w:pPr>
          <w:r>
            <w:rPr>
              <w:rFonts w:cs="Calibri"/>
              <w:lang w:val="en-GB"/>
            </w:rPr>
            <w:t xml:space="preserve">I will determine which bark fungi correspond to mycorrhizal taxa. </w:t>
          </w:r>
          <w:r w:rsidR="00DF51C6" w:rsidRPr="00AA6EB7">
            <w:rPr>
              <w:rFonts w:cs="Calibri"/>
              <w:lang w:val="en-GB"/>
            </w:rPr>
            <w:t xml:space="preserve">With this information, </w:t>
          </w:r>
          <w:r w:rsidR="00DF51C6" w:rsidRPr="00823EE0">
            <w:rPr>
              <w:lang w:val="en-US"/>
            </w:rPr>
            <w:t xml:space="preserve">I will be able to test H2, which states that the availability of free-living fungi changes over the vertical gradient of light. To this end, </w:t>
          </w:r>
          <w:r w:rsidR="00DF51C6" w:rsidRPr="00AA6EB7">
            <w:rPr>
              <w:rFonts w:cs="Calibri"/>
              <w:lang w:val="en-GB"/>
            </w:rPr>
            <w:t xml:space="preserve">I will first </w:t>
          </w:r>
          <w:r w:rsidR="00DF51C6" w:rsidRPr="00823EE0">
            <w:rPr>
              <w:rFonts w:cs="Times-Roman"/>
              <w:lang w:val="en-US"/>
            </w:rPr>
            <w:t xml:space="preserve">describe mycorrhiza community composition, richness and turnover across tree heights. I will perform non-metric multidimensional scaling (NMDS) </w:t>
          </w:r>
          <w:r w:rsidR="00DF51C6" w:rsidRPr="00823EE0">
            <w:rPr>
              <w:lang w:val="en-US" w:eastAsia="en-GB"/>
            </w:rPr>
            <w:t>analysis over a mycorrhizal OTU presence-absence matrix</w:t>
          </w:r>
          <w:r w:rsidR="00DF51C6" w:rsidRPr="00823EE0">
            <w:rPr>
              <w:rFonts w:cs="Times-Roman"/>
              <w:lang w:val="en-US"/>
            </w:rPr>
            <w:t xml:space="preserve"> and assess </w:t>
          </w:r>
          <w:r w:rsidR="00DF51C6" w:rsidRPr="00823EE0">
            <w:rPr>
              <w:lang w:val="en-US" w:eastAsia="en-GB"/>
            </w:rPr>
            <w:t>differences in species composition</w:t>
          </w:r>
          <w:r w:rsidR="008C2C60">
            <w:rPr>
              <w:lang w:val="en-US" w:eastAsia="en-GB"/>
            </w:rPr>
            <w:t xml:space="preserve"> between host trees and heights</w:t>
          </w:r>
          <w:r w:rsidR="00DF51C6" w:rsidRPr="00823EE0">
            <w:rPr>
              <w:lang w:val="en-US" w:eastAsia="en-GB"/>
            </w:rPr>
            <w:t xml:space="preserve"> with PERMANOVA, estimate </w:t>
          </w:r>
          <w:r w:rsidR="00DF51C6" w:rsidRPr="00823EE0">
            <w:rPr>
              <w:rFonts w:cs="Times-Roman"/>
              <w:lang w:val="en-US"/>
            </w:rPr>
            <w:t>richness with rarefaction curves</w:t>
          </w:r>
          <w:r w:rsidR="007246A0">
            <w:rPr>
              <w:rFonts w:cs="Times-Roman"/>
              <w:lang w:val="en-US"/>
            </w:rPr>
            <w:fldChar w:fldCharType="begin" w:fldLock="1"/>
          </w:r>
          <w:r w:rsidR="0056123D">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http://www.mendeley.com/documents/?uuid=c91049cc-6ecf-4ba9-ac90-9994631c5ecb"]}],"mendeley":{"formattedCitation":"&lt;sup&gt;50&lt;/sup&gt;","plainTextFormattedCitation":"50","previouslyFormattedCitation":"&lt;sup&gt;50&lt;/sup&gt;"},"properties":{"noteIndex":0},"schema":"https://github.com/citation-style-language/schema/raw/master/csl-citation.json"}</w:instrText>
          </w:r>
          <w:r w:rsidR="007246A0">
            <w:rPr>
              <w:rFonts w:cs="Times-Roman"/>
              <w:lang w:val="en-US"/>
            </w:rPr>
            <w:fldChar w:fldCharType="separate"/>
          </w:r>
          <w:r w:rsidR="0056123D" w:rsidRPr="0056123D">
            <w:rPr>
              <w:rFonts w:cs="Times-Roman"/>
              <w:noProof/>
              <w:vertAlign w:val="superscript"/>
              <w:lang w:val="en-US"/>
            </w:rPr>
            <w:t>50</w:t>
          </w:r>
          <w:r w:rsidR="007246A0">
            <w:rPr>
              <w:rFonts w:cs="Times-Roman"/>
              <w:lang w:val="en-US"/>
            </w:rPr>
            <w:fldChar w:fldCharType="end"/>
          </w:r>
          <w:r w:rsidR="00DF51C6" w:rsidRPr="00823EE0">
            <w:rPr>
              <w:rFonts w:cs="Times-Roman"/>
              <w:lang w:val="en-US"/>
            </w:rPr>
            <w:t>, and</w:t>
          </w:r>
          <w:r w:rsidR="007246A0">
            <w:rPr>
              <w:rFonts w:cs="Times-Roman"/>
              <w:lang w:val="en-US"/>
            </w:rPr>
            <w:t xml:space="preserve"> </w:t>
          </w:r>
          <w:r w:rsidR="00DF51C6" w:rsidRPr="00823EE0">
            <w:rPr>
              <w:rFonts w:cs="Times-Roman"/>
              <w:lang w:val="en-US"/>
            </w:rPr>
            <w:t xml:space="preserve">turnover </w:t>
          </w:r>
          <w:r w:rsidR="00DF51C6" w:rsidRPr="00823EE0">
            <w:rPr>
              <w:lang w:val="en-US" w:eastAsia="en-GB"/>
            </w:rPr>
            <w:t>using Jaccard index</w:t>
          </w:r>
          <w:r w:rsidR="007246A0">
            <w:rPr>
              <w:lang w:val="en-US" w:eastAsia="en-GB"/>
            </w:rPr>
            <w:fldChar w:fldCharType="begin" w:fldLock="1"/>
          </w:r>
          <w:r w:rsidR="0056123D">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http://www.mendeley.com/documents/?uuid=ccec98a7-477b-4e80-89c4-bf0d627e8b83"]}],"mendeley":{"formattedCitation":"&lt;sup&gt;51&lt;/sup&gt;","plainTextFormattedCitation":"51","previouslyFormattedCitation":"&lt;sup&gt;51&lt;/sup&gt;"},"properties":{"noteIndex":0},"schema":"https://github.com/citation-style-language/schema/raw/master/csl-citation.json"}</w:instrText>
          </w:r>
          <w:r w:rsidR="007246A0">
            <w:rPr>
              <w:lang w:val="en-US" w:eastAsia="en-GB"/>
            </w:rPr>
            <w:fldChar w:fldCharType="separate"/>
          </w:r>
          <w:r w:rsidR="0056123D" w:rsidRPr="0056123D">
            <w:rPr>
              <w:noProof/>
              <w:vertAlign w:val="superscript"/>
              <w:lang w:val="en-US" w:eastAsia="en-GB"/>
            </w:rPr>
            <w:t>51</w:t>
          </w:r>
          <w:r w:rsidR="007246A0">
            <w:rPr>
              <w:lang w:val="en-US" w:eastAsia="en-GB"/>
            </w:rPr>
            <w:fldChar w:fldCharType="end"/>
          </w:r>
          <w:r w:rsidR="00DF51C6" w:rsidRPr="00823EE0">
            <w:rPr>
              <w:lang w:val="en-US" w:eastAsia="en-GB"/>
            </w:rPr>
            <w:t xml:space="preserve">. Second, I will </w:t>
          </w:r>
          <w:r w:rsidR="008C2C60">
            <w:rPr>
              <w:lang w:val="en-US" w:eastAsia="en-GB"/>
            </w:rPr>
            <w:t>build linear models</w:t>
          </w:r>
          <w:r w:rsidR="000C3F03">
            <w:rPr>
              <w:lang w:val="en-US" w:eastAsia="en-GB"/>
            </w:rPr>
            <w:t xml:space="preserve"> in R</w:t>
          </w:r>
          <w:r w:rsidR="0056123D">
            <w:rPr>
              <w:lang w:val="en-US" w:eastAsia="en-GB"/>
            </w:rPr>
            <w:fldChar w:fldCharType="begin" w:fldLock="1"/>
          </w:r>
          <w:r w:rsidR="0056123D">
            <w:rPr>
              <w:lang w:val="en-US" w:eastAsia="en-GB"/>
            </w:rPr>
            <w:instrText>ADDIN CSL_CITATION {"citationItems":[{"id":"ITEM-1","itemData":{"id":"ITEM-1","issued":{"date-parts":[["2018"]]},"title":"R Core Development Team","type":"article"},"uris":["http://www.mendeley.com/documents/?uuid=58797daf-2103-4302-99eb-a0cf026054d6"]}],"mendeley":{"formattedCitation":"&lt;sup&gt;49&lt;/sup&gt;","plainTextFormattedCitation":"49"},"properties":{"noteIndex":0},"schema":"https://github.com/citation-style-language/schema/raw/master/csl-citation.json"}</w:instrText>
          </w:r>
          <w:r w:rsidR="0056123D">
            <w:rPr>
              <w:lang w:val="en-US" w:eastAsia="en-GB"/>
            </w:rPr>
            <w:fldChar w:fldCharType="separate"/>
          </w:r>
          <w:r w:rsidR="0056123D" w:rsidRPr="0056123D">
            <w:rPr>
              <w:noProof/>
              <w:vertAlign w:val="superscript"/>
              <w:lang w:val="en-US" w:eastAsia="en-GB"/>
            </w:rPr>
            <w:t>49</w:t>
          </w:r>
          <w:r w:rsidR="0056123D">
            <w:rPr>
              <w:lang w:val="en-US" w:eastAsia="en-GB"/>
            </w:rPr>
            <w:fldChar w:fldCharType="end"/>
          </w:r>
          <w:r w:rsidR="0056123D">
            <w:rPr>
              <w:lang w:val="en-US" w:eastAsia="en-GB"/>
            </w:rPr>
            <w:t xml:space="preserve"> </w:t>
          </w:r>
          <w:r w:rsidR="008C2C60">
            <w:rPr>
              <w:lang w:val="en-US" w:eastAsia="en-GB"/>
            </w:rPr>
            <w:t xml:space="preserve">to </w:t>
          </w:r>
          <w:r w:rsidR="00DF51C6" w:rsidRPr="00823EE0">
            <w:rPr>
              <w:lang w:val="en-US" w:eastAsia="en-GB"/>
            </w:rPr>
            <w:t xml:space="preserve">test whether mycorrhizal fungi </w:t>
          </w:r>
          <w:r w:rsidR="008C2C60">
            <w:rPr>
              <w:lang w:val="en-US" w:eastAsia="en-GB"/>
            </w:rPr>
            <w:t xml:space="preserve">richness and composition (response variables) </w:t>
          </w:r>
          <w:r w:rsidR="00DF51C6" w:rsidRPr="00823EE0">
            <w:rPr>
              <w:lang w:val="en-US" w:eastAsia="en-GB"/>
            </w:rPr>
            <w:t xml:space="preserve">vary </w:t>
          </w:r>
          <w:r w:rsidR="008C2C60">
            <w:rPr>
              <w:lang w:val="en-US" w:eastAsia="en-GB"/>
            </w:rPr>
            <w:t xml:space="preserve">over trunk heights and among </w:t>
          </w:r>
          <w:r w:rsidR="00DF51C6" w:rsidRPr="00823EE0">
            <w:rPr>
              <w:lang w:val="en-US" w:eastAsia="en-GB"/>
            </w:rPr>
            <w:t>host tree species</w:t>
          </w:r>
          <w:r w:rsidR="008C2C60">
            <w:rPr>
              <w:lang w:val="en-US" w:eastAsia="en-GB"/>
            </w:rPr>
            <w:t xml:space="preserve"> (fixed factors)</w:t>
          </w:r>
          <w:r w:rsidR="00DF51C6" w:rsidRPr="00823EE0">
            <w:rPr>
              <w:lang w:val="en-US" w:eastAsia="en-GB"/>
            </w:rPr>
            <w:t>.</w:t>
          </w:r>
          <w:r w:rsidR="008C2C60">
            <w:rPr>
              <w:lang w:val="en-US" w:eastAsia="en-GB"/>
            </w:rPr>
            <w:t xml:space="preserve"> </w:t>
          </w:r>
        </w:p>
        <w:p w14:paraId="0C44D5A4" w14:textId="77777777" w:rsidR="0056123D" w:rsidRPr="008C2C60" w:rsidRDefault="0056123D" w:rsidP="00AA6EB7">
          <w:pPr>
            <w:widowControl w:val="0"/>
            <w:autoSpaceDE w:val="0"/>
            <w:autoSpaceDN w:val="0"/>
            <w:adjustRightInd w:val="0"/>
            <w:spacing w:after="0" w:line="240" w:lineRule="auto"/>
            <w:jc w:val="both"/>
            <w:rPr>
              <w:lang w:eastAsia="en-GB"/>
            </w:rPr>
          </w:pPr>
        </w:p>
        <w:p w14:paraId="2BC54509" w14:textId="77777777" w:rsidR="00E07F9E" w:rsidRDefault="00E07F9E" w:rsidP="00AA6EB7">
          <w:pPr>
            <w:spacing w:after="0" w:line="240" w:lineRule="auto"/>
            <w:rPr>
              <w:b/>
              <w:lang w:val="en-US"/>
            </w:rPr>
          </w:pPr>
        </w:p>
        <w:p w14:paraId="3198AB15" w14:textId="77777777" w:rsidR="00DF51C6" w:rsidRPr="00823EE0" w:rsidRDefault="00DF51C6" w:rsidP="00AA6EB7">
          <w:pPr>
            <w:spacing w:after="0" w:line="240" w:lineRule="auto"/>
            <w:rPr>
              <w:b/>
              <w:lang w:val="en-US"/>
            </w:rPr>
          </w:pPr>
          <w:r w:rsidRPr="00823EE0">
            <w:rPr>
              <w:b/>
              <w:lang w:val="en-US"/>
            </w:rPr>
            <w:lastRenderedPageBreak/>
            <w:t>WP3 Assessing turnover in mycorrhizal fungi over epiphytic orchid ontogeny.</w:t>
          </w:r>
        </w:p>
        <w:p w14:paraId="35ACE1ED" w14:textId="51F60750" w:rsidR="00AA6EB7" w:rsidRPr="00823EE0" w:rsidRDefault="00AA6EB7" w:rsidP="00AA6EB7">
          <w:pPr>
            <w:spacing w:after="0" w:line="240" w:lineRule="auto"/>
            <w:rPr>
              <w:b/>
              <w:lang w:val="en-US"/>
            </w:rPr>
          </w:pPr>
        </w:p>
        <w:p w14:paraId="48E80810" w14:textId="60657BAD"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 xml:space="preserve">To assess turnover in mycorrhizal communities across different life stages, I will </w:t>
          </w:r>
          <w:r w:rsidR="005E635B">
            <w:rPr>
              <w:lang w:val="en-US"/>
            </w:rPr>
            <w:t xml:space="preserve">conduct </w:t>
          </w:r>
          <w:r w:rsidR="005E635B" w:rsidRPr="005E635B">
            <w:rPr>
              <w:i/>
              <w:lang w:val="en-US"/>
            </w:rPr>
            <w:t>in-situ</w:t>
          </w:r>
          <w:r>
            <w:rPr>
              <w:lang w:val="en-US"/>
            </w:rPr>
            <w:t xml:space="preserve"> </w:t>
          </w:r>
          <w:r w:rsidR="005E635B">
            <w:rPr>
              <w:lang w:val="en-US"/>
            </w:rPr>
            <w:t xml:space="preserve">seed germination </w:t>
          </w:r>
          <w:r w:rsidR="00D4271C">
            <w:rPr>
              <w:lang w:val="en-US"/>
            </w:rPr>
            <w:t xml:space="preserve">assays </w:t>
          </w:r>
          <w:r w:rsidR="005E635B">
            <w:rPr>
              <w:lang w:val="en-US"/>
            </w:rPr>
            <w:t>to obtain seedlings</w:t>
          </w:r>
          <w:r w:rsidR="00DF51C6" w:rsidRPr="006B20C0">
            <w:rPr>
              <w:lang w:val="en-US"/>
            </w:rPr>
            <w:t xml:space="preserve">. </w:t>
          </w:r>
          <w:r w:rsidR="00D4271C">
            <w:rPr>
              <w:lang w:val="en-US"/>
            </w:rPr>
            <w:t xml:space="preserve">This WP will be conducted in dry-humid transition forest plots, using the seeds of </w:t>
          </w:r>
          <w:r w:rsidR="00CF4F54">
            <w:rPr>
              <w:lang w:val="en-US"/>
            </w:rPr>
            <w:t xml:space="preserve">four </w:t>
          </w:r>
          <w:r w:rsidR="00D4271C">
            <w:rPr>
              <w:lang w:val="en-US"/>
            </w:rPr>
            <w:t xml:space="preserve">local orchid species. </w:t>
          </w:r>
          <w:r w:rsidR="00531BE9">
            <w:rPr>
              <w:lang w:val="en-US"/>
            </w:rPr>
            <w:t xml:space="preserve">More specifically, </w:t>
          </w:r>
          <w:r w:rsidR="00531BE9" w:rsidRPr="00AA6EB7">
            <w:rPr>
              <w:rFonts w:cs="Calibri"/>
              <w:lang w:val="en-GB"/>
            </w:rPr>
            <w:t xml:space="preserve">I will collect </w:t>
          </w:r>
          <w:r w:rsidR="00531BE9" w:rsidRPr="0022442B">
            <w:rPr>
              <w:rFonts w:cs="Calibri"/>
              <w:lang w:val="en-US"/>
            </w:rPr>
            <w:t xml:space="preserve">ripe capsules of </w:t>
          </w:r>
          <w:r w:rsidR="00CF4F54">
            <w:rPr>
              <w:rFonts w:cs="Calibri"/>
              <w:lang w:val="en-US"/>
            </w:rPr>
            <w:t>four orchid</w:t>
          </w:r>
          <w:r w:rsidR="00531BE9" w:rsidRPr="0022442B">
            <w:rPr>
              <w:rFonts w:cs="Calibri"/>
              <w:lang w:val="en-US"/>
            </w:rPr>
            <w:t xml:space="preserve"> species</w:t>
          </w:r>
          <w:r w:rsidR="00531BE9">
            <w:rPr>
              <w:rFonts w:cs="Calibri"/>
              <w:lang w:val="en-US"/>
            </w:rPr>
            <w:t xml:space="preserve"> to obtain the seeds for setting the germination assays (Task 3.1).</w:t>
          </w:r>
          <w:r w:rsidR="00DF51C6" w:rsidRPr="006B20C0">
            <w:rPr>
              <w:lang w:val="en-US"/>
            </w:rPr>
            <w:t xml:space="preserve"> </w:t>
          </w:r>
          <w:r w:rsidR="00531BE9">
            <w:rPr>
              <w:lang w:val="en-US"/>
            </w:rPr>
            <w:t>I will test</w:t>
          </w:r>
          <w:r w:rsidR="00D4271C">
            <w:rPr>
              <w:lang w:val="en-US"/>
            </w:rPr>
            <w:t xml:space="preserve"> hypotheses </w:t>
          </w:r>
          <w:r w:rsidR="00531BE9">
            <w:rPr>
              <w:lang w:val="en-US"/>
            </w:rPr>
            <w:t xml:space="preserve">3 and 4 </w:t>
          </w:r>
          <w:r w:rsidR="00D4271C">
            <w:rPr>
              <w:lang w:val="en-US"/>
            </w:rPr>
            <w:t xml:space="preserve">by </w:t>
          </w:r>
          <w:r w:rsidR="00DF51C6" w:rsidRPr="006B20C0">
            <w:rPr>
              <w:lang w:val="en-US"/>
            </w:rPr>
            <w:t>compar</w:t>
          </w:r>
          <w:r w:rsidR="00D4271C">
            <w:rPr>
              <w:lang w:val="en-US"/>
            </w:rPr>
            <w:t>ing</w:t>
          </w:r>
          <w:r w:rsidR="00DF51C6" w:rsidRPr="006B20C0">
            <w:rPr>
              <w:lang w:val="en-US"/>
            </w:rPr>
            <w:t xml:space="preserve"> the </w:t>
          </w:r>
          <w:r w:rsidR="001D0652">
            <w:rPr>
              <w:b/>
              <w:lang w:val="en-US"/>
            </w:rPr>
            <w:t>richness</w:t>
          </w:r>
          <w:r w:rsidR="00DF51C6" w:rsidRPr="006B20C0">
            <w:rPr>
              <w:lang w:val="en-US"/>
            </w:rPr>
            <w:t xml:space="preserve"> </w:t>
          </w:r>
          <w:r w:rsidR="00D4271C">
            <w:rPr>
              <w:lang w:val="en-US"/>
            </w:rPr>
            <w:t xml:space="preserve">(H3) </w:t>
          </w:r>
          <w:r w:rsidR="00DF51C6" w:rsidRPr="006B20C0">
            <w:rPr>
              <w:lang w:val="en-US"/>
            </w:rPr>
            <w:t xml:space="preserve">and </w:t>
          </w:r>
          <w:r w:rsidR="00DF51C6" w:rsidRPr="00B90ADF">
            <w:rPr>
              <w:b/>
              <w:lang w:val="en-US"/>
            </w:rPr>
            <w:t>composition</w:t>
          </w:r>
          <w:r w:rsidR="00DF51C6" w:rsidRPr="006B20C0">
            <w:rPr>
              <w:lang w:val="en-US"/>
            </w:rPr>
            <w:t xml:space="preserve"> </w:t>
          </w:r>
          <w:r w:rsidR="00D4271C">
            <w:rPr>
              <w:lang w:val="en-US"/>
            </w:rPr>
            <w:t xml:space="preserve">(H4) </w:t>
          </w:r>
          <w:r w:rsidR="00DF51C6" w:rsidRPr="006B20C0">
            <w:rPr>
              <w:lang w:val="en-US"/>
            </w:rPr>
            <w:t xml:space="preserve">of mycorrhizal fungi communities extracted from </w:t>
          </w:r>
          <w:r w:rsidR="00DF51C6" w:rsidRPr="00B90ADF">
            <w:rPr>
              <w:b/>
              <w:lang w:val="en-US"/>
            </w:rPr>
            <w:t xml:space="preserve">seedling </w:t>
          </w:r>
          <w:r w:rsidR="00DF51C6" w:rsidRPr="00B90ADF">
            <w:rPr>
              <w:lang w:val="en-US"/>
            </w:rPr>
            <w:t>and</w:t>
          </w:r>
          <w:r w:rsidR="00DF51C6" w:rsidRPr="00B90ADF">
            <w:rPr>
              <w:b/>
              <w:lang w:val="en-US"/>
            </w:rPr>
            <w:t xml:space="preserve"> adult </w:t>
          </w:r>
          <w:r w:rsidR="005E635B">
            <w:rPr>
              <w:lang w:val="en-US"/>
            </w:rPr>
            <w:t xml:space="preserve">orchid </w:t>
          </w:r>
          <w:r w:rsidR="00DF51C6" w:rsidRPr="00B90ADF">
            <w:rPr>
              <w:lang w:val="en-US"/>
            </w:rPr>
            <w:t>roots</w:t>
          </w:r>
          <w:r w:rsidR="00DF51C6" w:rsidRPr="006B20C0">
            <w:rPr>
              <w:lang w:val="en-US"/>
            </w:rPr>
            <w:t>.</w:t>
          </w:r>
        </w:p>
        <w:p w14:paraId="3A3FB1CC" w14:textId="7A93DA22" w:rsidR="00144F7B" w:rsidRDefault="00144F7B" w:rsidP="00AA6EB7">
          <w:pPr>
            <w:spacing w:after="0" w:line="240" w:lineRule="auto"/>
            <w:jc w:val="both"/>
            <w:rPr>
              <w:rFonts w:cs="Calibri"/>
              <w:lang w:val="en-US"/>
            </w:rPr>
          </w:pPr>
        </w:p>
        <w:p w14:paraId="4FD4A817" w14:textId="443D9F56" w:rsidR="00F04A93" w:rsidRPr="0022442B" w:rsidRDefault="00F04A93" w:rsidP="00F04A93">
          <w:pPr>
            <w:spacing w:after="0" w:line="240" w:lineRule="auto"/>
            <w:jc w:val="both"/>
            <w:rPr>
              <w:i/>
              <w:lang w:val="en-US"/>
            </w:rPr>
          </w:pPr>
          <w:r w:rsidRPr="0022442B">
            <w:rPr>
              <w:i/>
              <w:lang w:val="en-US"/>
            </w:rPr>
            <w:t xml:space="preserve">Task </w:t>
          </w:r>
          <w:r>
            <w:rPr>
              <w:i/>
              <w:lang w:val="en-US"/>
            </w:rPr>
            <w:t>3</w:t>
          </w:r>
          <w:r w:rsidRPr="0022442B">
            <w:rPr>
              <w:i/>
              <w:lang w:val="en-US"/>
            </w:rPr>
            <w:t>.</w:t>
          </w:r>
          <w:r>
            <w:rPr>
              <w:i/>
              <w:lang w:val="en-US"/>
            </w:rPr>
            <w:t>1</w:t>
          </w:r>
          <w:r w:rsidRPr="0022442B">
            <w:rPr>
              <w:i/>
              <w:lang w:val="en-US"/>
            </w:rPr>
            <w:t xml:space="preserve"> </w:t>
          </w:r>
          <w:r>
            <w:rPr>
              <w:i/>
              <w:lang w:val="en-US"/>
            </w:rPr>
            <w:t xml:space="preserve">Setting up </w:t>
          </w:r>
          <w:r w:rsidRPr="00004D22">
            <w:rPr>
              <w:lang w:val="en-US"/>
            </w:rPr>
            <w:t>in-situ</w:t>
          </w:r>
          <w:r w:rsidRPr="0022442B">
            <w:rPr>
              <w:i/>
              <w:lang w:val="en-US"/>
            </w:rPr>
            <w:t xml:space="preserve"> germination assays</w:t>
          </w:r>
        </w:p>
        <w:p w14:paraId="2C41662E" w14:textId="41175ED0" w:rsidR="00F04A93" w:rsidRDefault="00F04A93" w:rsidP="00F04A93">
          <w:pPr>
            <w:widowControl w:val="0"/>
            <w:autoSpaceDE w:val="0"/>
            <w:autoSpaceDN w:val="0"/>
            <w:adjustRightInd w:val="0"/>
            <w:spacing w:after="0" w:line="240" w:lineRule="auto"/>
            <w:jc w:val="both"/>
            <w:rPr>
              <w:rFonts w:cs="Calibri"/>
              <w:lang w:val="en-US"/>
            </w:rPr>
          </w:pPr>
          <w:r>
            <w:rPr>
              <w:rFonts w:cs="Calibri"/>
              <w:lang w:val="en-US"/>
            </w:rPr>
            <w:t>I will</w:t>
          </w:r>
          <w:r w:rsidRPr="0022442B">
            <w:rPr>
              <w:rFonts w:cs="Calibri"/>
              <w:lang w:val="en-US"/>
            </w:rPr>
            <w:t xml:space="preserve"> </w:t>
          </w:r>
          <w:r>
            <w:rPr>
              <w:rFonts w:cs="Calibri"/>
              <w:lang w:val="en-US"/>
            </w:rPr>
            <w:t>collect</w:t>
          </w:r>
          <w:r w:rsidRPr="0022442B">
            <w:rPr>
              <w:rFonts w:cs="Calibri"/>
              <w:lang w:val="en-US"/>
            </w:rPr>
            <w:t xml:space="preserve"> seeds </w:t>
          </w:r>
          <w:r>
            <w:rPr>
              <w:rFonts w:cs="Calibri"/>
              <w:lang w:val="en-US"/>
            </w:rPr>
            <w:t xml:space="preserve">from fruit capsules </w:t>
          </w:r>
          <w:r w:rsidRPr="0022442B">
            <w:rPr>
              <w:rFonts w:cs="Calibri"/>
              <w:lang w:val="en-US"/>
            </w:rPr>
            <w:t>to prepare seed packets</w:t>
          </w:r>
          <w:r>
            <w:rPr>
              <w:rFonts w:cs="Calibri"/>
              <w:lang w:val="en-US"/>
            </w:rPr>
            <w:fldChar w:fldCharType="begin" w:fldLock="1"/>
          </w:r>
          <w:r w:rsidR="0056123D">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56123D">
            <w:rPr>
              <w:rFonts w:cs="Calibri"/>
              <w:lang w:val="en-US"/>
            </w:rPr>
            <w:instrText>1.44%) with no significant variation among sites, supported a warm, moist and fixed site that allowed for light penetration. When accounting for seed density, percentage germination was highest (2.78%</w:instrText>
          </w:r>
          <w:r w:rsidR="0056123D">
            <w:rPr>
              <w:rFonts w:cs="Calibri"/>
              <w:lang w:val="en-US"/>
            </w:rPr>
            <w:instrText>2.35%) at low densities and did not vary among locations for the treatment that supported optimal conditions. Similarly for the same treatment, seed germination ranged from 0.24%</w:instrText>
          </w:r>
          <w:r w:rsidR="0056123D">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52&lt;/sup&gt;","plainTextFormattedCitation":"52","previouslyFormattedCitation":"&lt;sup&gt;52&lt;/sup&gt;"},"properties":{"noteIndex":0},"schema":"https://github.com/citation-style-language/schema/raw/master/csl-citation.json"}</w:instrText>
          </w:r>
          <w:r>
            <w:rPr>
              <w:rFonts w:cs="Calibri"/>
              <w:lang w:val="en-US"/>
            </w:rPr>
            <w:fldChar w:fldCharType="separate"/>
          </w:r>
          <w:r w:rsidR="0056123D" w:rsidRPr="0056123D">
            <w:rPr>
              <w:rFonts w:cs="Calibri"/>
              <w:noProof/>
              <w:vertAlign w:val="superscript"/>
              <w:lang w:val="en-US"/>
            </w:rPr>
            <w:t>52</w:t>
          </w:r>
          <w:r>
            <w:rPr>
              <w:rFonts w:cs="Calibri"/>
              <w:lang w:val="en-US"/>
            </w:rPr>
            <w:fldChar w:fldCharType="end"/>
          </w:r>
          <w:r w:rsidRPr="0022442B">
            <w:rPr>
              <w:rFonts w:cs="Calibri"/>
              <w:lang w:val="en-US"/>
            </w:rPr>
            <w:t>.</w:t>
          </w:r>
          <w:r w:rsidRPr="00AA6EB7">
            <w:rPr>
              <w:rFonts w:cs="Calibri"/>
              <w:lang w:val="en-GB"/>
            </w:rPr>
            <w:t xml:space="preserve"> </w:t>
          </w:r>
          <w:r w:rsidRPr="0022442B">
            <w:rPr>
              <w:rFonts w:cs="Calibri"/>
              <w:lang w:val="en-US"/>
            </w:rPr>
            <w:t>I will use plastic wraps</w:t>
          </w:r>
          <w:r>
            <w:rPr>
              <w:rFonts w:cs="Calibri"/>
              <w:lang w:val="en-US"/>
            </w:rPr>
            <w:fldChar w:fldCharType="begin" w:fldLock="1"/>
          </w:r>
          <w:r w:rsidR="0056123D">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56123D">
            <w:rPr>
              <w:rFonts w:cs="Calibri"/>
              <w:lang w:val="en-US"/>
            </w:rPr>
            <w:instrText>1.44%) with no significant variation among sites, supported a warm, moist and fixed site that allowed for light penetration. When accounting for seed density, percentage germination was highest (2.78%</w:instrText>
          </w:r>
          <w:r w:rsidR="0056123D">
            <w:rPr>
              <w:rFonts w:cs="Calibri"/>
              <w:lang w:val="en-US"/>
            </w:rPr>
            <w:instrText>2.35%) at low densities and did not vary among locations for the treatment that supported optimal conditions. Similarly for the same treatment, seed germination ranged from 0.24%</w:instrText>
          </w:r>
          <w:r w:rsidR="0056123D">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52&lt;/sup&gt;","plainTextFormattedCitation":"52","previouslyFormattedCitation":"&lt;sup&gt;52&lt;/sup&gt;"},"properties":{"noteIndex":0},"schema":"https://github.com/citation-style-language/schema/raw/master/csl-citation.json"}</w:instrText>
          </w:r>
          <w:r>
            <w:rPr>
              <w:rFonts w:cs="Calibri"/>
              <w:lang w:val="en-US"/>
            </w:rPr>
            <w:fldChar w:fldCharType="separate"/>
          </w:r>
          <w:r w:rsidR="0056123D" w:rsidRPr="0056123D">
            <w:rPr>
              <w:rFonts w:cs="Calibri"/>
              <w:noProof/>
              <w:vertAlign w:val="superscript"/>
              <w:lang w:val="en-US"/>
            </w:rPr>
            <w:t>52</w:t>
          </w:r>
          <w:r>
            <w:rPr>
              <w:rFonts w:cs="Calibri"/>
              <w:lang w:val="en-US"/>
            </w:rPr>
            <w:fldChar w:fldCharType="end"/>
          </w:r>
          <w:r w:rsidRPr="0022442B">
            <w:rPr>
              <w:rFonts w:cs="Calibri"/>
              <w:lang w:val="en-US"/>
            </w:rPr>
            <w:t xml:space="preserve"> to attach </w:t>
          </w:r>
          <w:r>
            <w:rPr>
              <w:rFonts w:cs="Calibri"/>
              <w:lang w:val="en-US"/>
            </w:rPr>
            <w:t>three</w:t>
          </w:r>
          <w:r w:rsidRPr="0022442B">
            <w:rPr>
              <w:rFonts w:cs="Calibri"/>
              <w:lang w:val="en-US"/>
            </w:rPr>
            <w:t xml:space="preserve"> seed packets per orchid species at the </w:t>
          </w:r>
          <w:r>
            <w:rPr>
              <w:rFonts w:cs="Calibri"/>
              <w:lang w:val="en-US"/>
            </w:rPr>
            <w:t>three</w:t>
          </w:r>
          <w:r w:rsidRPr="0022442B">
            <w:rPr>
              <w:rFonts w:cs="Calibri"/>
              <w:lang w:val="en-US"/>
            </w:rPr>
            <w:t xml:space="preserve"> heights in 10 trees per plot (720 seed packets in total) (Fig. </w:t>
          </w:r>
          <w:r>
            <w:rPr>
              <w:rFonts w:cs="Calibri"/>
              <w:lang w:val="en-US"/>
            </w:rPr>
            <w:t>4</w:t>
          </w:r>
          <w:r w:rsidRPr="0022442B">
            <w:rPr>
              <w:rFonts w:cs="Calibri"/>
              <w:lang w:val="en-US"/>
            </w:rPr>
            <w:t xml:space="preserve">b). </w:t>
          </w:r>
          <w:r>
            <w:rPr>
              <w:rFonts w:cs="Calibri"/>
              <w:lang w:val="en-US"/>
            </w:rPr>
            <w:t>The completion of</w:t>
          </w:r>
          <w:r w:rsidR="00111DF9">
            <w:rPr>
              <w:rFonts w:cs="Calibri"/>
              <w:lang w:val="en-US"/>
            </w:rPr>
            <w:t xml:space="preserve"> this task is a milestone (M2</w:t>
          </w:r>
          <w:r w:rsidR="00BF471E">
            <w:rPr>
              <w:rFonts w:cs="Calibri"/>
              <w:lang w:val="en-US"/>
            </w:rPr>
            <w:t>). A potential risk is obtaining a low germination success (medium likelihood). I will implement two preventive measures to increase the probability of germination: (i) the use of an effective sowing method</w:t>
          </w:r>
          <w:r w:rsidR="00BF471E">
            <w:rPr>
              <w:rFonts w:cs="Calibri"/>
              <w:lang w:val="en-US"/>
            </w:rPr>
            <w:fldChar w:fldCharType="begin" w:fldLock="1"/>
          </w:r>
          <w:r w:rsidR="0056123D">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56123D">
            <w:rPr>
              <w:rFonts w:cs="Calibri"/>
              <w:lang w:val="en-US"/>
            </w:rPr>
            <w:instrText>1.44%) with no significant variation among sites, supported a warm, moist and fixed site that allowed for light penetration. When accounting for seed density, percentage germination was highest (2.78%</w:instrText>
          </w:r>
          <w:r w:rsidR="0056123D">
            <w:rPr>
              <w:rFonts w:cs="Calibri"/>
              <w:lang w:val="en-US"/>
            </w:rPr>
            <w:instrText>2.35%) at low densities and did not vary among locations for the treatment that supported optimal conditions. Similarly for the same treatment, seed germination ranged from 0.24%</w:instrText>
          </w:r>
          <w:r w:rsidR="0056123D">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52&lt;/sup&gt;","plainTextFormattedCitation":"52","previouslyFormattedCitation":"&lt;sup&gt;52&lt;/sup&gt;"},"properties":{"noteIndex":0},"schema":"https://github.com/citation-style-language/schema/raw/master/csl-citation.json"}</w:instrText>
          </w:r>
          <w:r w:rsidR="00BF471E">
            <w:rPr>
              <w:rFonts w:cs="Calibri"/>
              <w:lang w:val="en-US"/>
            </w:rPr>
            <w:fldChar w:fldCharType="separate"/>
          </w:r>
          <w:r w:rsidR="0056123D" w:rsidRPr="0056123D">
            <w:rPr>
              <w:rFonts w:cs="Calibri"/>
              <w:noProof/>
              <w:vertAlign w:val="superscript"/>
              <w:lang w:val="en-US"/>
            </w:rPr>
            <w:t>52</w:t>
          </w:r>
          <w:r w:rsidR="00BF471E">
            <w:rPr>
              <w:rFonts w:cs="Calibri"/>
              <w:lang w:val="en-US"/>
            </w:rPr>
            <w:fldChar w:fldCharType="end"/>
          </w:r>
          <w:r w:rsidR="00BF471E">
            <w:rPr>
              <w:rFonts w:cs="Calibri"/>
              <w:lang w:val="en-US"/>
            </w:rPr>
            <w:t>, and (ii) a high number of replicates. In addition, t</w:t>
          </w:r>
          <w:r w:rsidR="00BF471E" w:rsidRPr="0022442B">
            <w:rPr>
              <w:rFonts w:cs="Calibri"/>
              <w:lang w:val="en-US"/>
            </w:rPr>
            <w:t>his experiment will be monitored every t</w:t>
          </w:r>
          <w:r w:rsidR="00BF471E">
            <w:rPr>
              <w:rFonts w:cs="Calibri"/>
              <w:lang w:val="en-US"/>
            </w:rPr>
            <w:t>wo</w:t>
          </w:r>
          <w:r w:rsidR="00BF471E" w:rsidRPr="0022442B">
            <w:rPr>
              <w:rFonts w:cs="Calibri"/>
              <w:lang w:val="en-US"/>
            </w:rPr>
            <w:t xml:space="preserve"> months by </w:t>
          </w:r>
          <w:r w:rsidR="00BF471E">
            <w:rPr>
              <w:rFonts w:cs="Calibri"/>
              <w:lang w:val="en-US"/>
            </w:rPr>
            <w:t>a member of Dr. Flanagan's lab. This will ensure that I do not miss the germination period for not being physically there.</w:t>
          </w:r>
        </w:p>
        <w:p w14:paraId="7D99D7E3" w14:textId="77777777" w:rsidR="00F04A93" w:rsidRPr="00AA6EB7" w:rsidRDefault="00F04A93" w:rsidP="00F04A93">
          <w:pPr>
            <w:autoSpaceDE w:val="0"/>
            <w:autoSpaceDN w:val="0"/>
            <w:adjustRightInd w:val="0"/>
            <w:spacing w:after="0" w:line="240" w:lineRule="auto"/>
            <w:jc w:val="center"/>
            <w:rPr>
              <w:rFonts w:cs="Calibri"/>
              <w:noProof/>
              <w:lang w:val="en-GB" w:eastAsia="en-GB"/>
            </w:rPr>
          </w:pPr>
          <w:r w:rsidRPr="00FF7BAA">
            <w:rPr>
              <w:rFonts w:cs="Calibri"/>
              <w:noProof/>
              <w:lang w:val="en-US"/>
            </w:rPr>
            <w:drawing>
              <wp:inline distT="0" distB="0" distL="0" distR="0" wp14:anchorId="10941215" wp14:editId="1B8658D8">
                <wp:extent cx="4824484" cy="1466127"/>
                <wp:effectExtent l="0" t="0" r="0" b="127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6" cstate="print">
                          <a:extLst>
                            <a:ext uri="{28A0092B-C50C-407E-A947-70E740481C1C}">
                              <a14:useLocalDpi xmlns:a14="http://schemas.microsoft.com/office/drawing/2010/main" val="0"/>
                            </a:ext>
                          </a:extLst>
                        </a:blip>
                        <a:srcRect t="28923"/>
                        <a:stretch>
                          <a:fillRect/>
                        </a:stretch>
                      </pic:blipFill>
                      <pic:spPr bwMode="auto">
                        <a:xfrm>
                          <a:off x="0" y="0"/>
                          <a:ext cx="4854321" cy="1475194"/>
                        </a:xfrm>
                        <a:prstGeom prst="rect">
                          <a:avLst/>
                        </a:prstGeom>
                        <a:noFill/>
                        <a:ln>
                          <a:noFill/>
                        </a:ln>
                      </pic:spPr>
                    </pic:pic>
                  </a:graphicData>
                </a:graphic>
              </wp:inline>
            </w:drawing>
          </w:r>
        </w:p>
        <w:p w14:paraId="11FC213E" w14:textId="77777777" w:rsidR="00F04A93" w:rsidRPr="00823EE0" w:rsidRDefault="00F04A93" w:rsidP="00F04A93">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r>
            <w:rPr>
              <w:rFonts w:cs="Calibri"/>
              <w:b/>
              <w:lang w:val="en-US"/>
            </w:rPr>
            <w:t>4</w:t>
          </w:r>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15244F0D" w14:textId="2CF97393" w:rsidR="00F04A93" w:rsidRDefault="00F04A93" w:rsidP="00AA6EB7">
          <w:pPr>
            <w:spacing w:after="0" w:line="240" w:lineRule="auto"/>
            <w:jc w:val="both"/>
            <w:rPr>
              <w:rFonts w:cs="Calibri"/>
              <w:lang w:val="en-US"/>
            </w:rPr>
          </w:pPr>
        </w:p>
        <w:p w14:paraId="78D39DAC" w14:textId="0801AE50" w:rsidR="00F04A93" w:rsidRPr="005E635B" w:rsidRDefault="00F04A93" w:rsidP="00AA6EB7">
          <w:pPr>
            <w:spacing w:after="0" w:line="240" w:lineRule="auto"/>
            <w:jc w:val="both"/>
            <w:rPr>
              <w:rFonts w:cs="Calibri"/>
              <w:i/>
              <w:lang w:val="en-US"/>
            </w:rPr>
          </w:pPr>
          <w:r w:rsidRPr="005E635B">
            <w:rPr>
              <w:rFonts w:cs="Calibri"/>
              <w:i/>
              <w:lang w:val="en-US"/>
            </w:rPr>
            <w:t>Task 3.2</w:t>
          </w:r>
          <w:r w:rsidR="00DB02C6">
            <w:rPr>
              <w:rFonts w:cs="Calibri"/>
              <w:i/>
              <w:lang w:val="en-US"/>
            </w:rPr>
            <w:t xml:space="preserve"> Collecting </w:t>
          </w:r>
          <w:r w:rsidR="00531BE9">
            <w:rPr>
              <w:rFonts w:cs="Calibri"/>
              <w:i/>
              <w:lang w:val="en-US"/>
            </w:rPr>
            <w:t>seedlings from germination assays</w:t>
          </w:r>
        </w:p>
        <w:p w14:paraId="4D8CEA74" w14:textId="00D00D44" w:rsidR="00F04A93" w:rsidRDefault="00BF471E" w:rsidP="00AA6EB7">
          <w:pPr>
            <w:spacing w:after="0" w:line="240" w:lineRule="auto"/>
            <w:jc w:val="both"/>
            <w:rPr>
              <w:rFonts w:cs="Calibri"/>
              <w:lang w:val="en-US"/>
            </w:rPr>
          </w:pPr>
          <w:r>
            <w:rPr>
              <w:rFonts w:cs="Calibri"/>
              <w:lang w:val="en-US"/>
            </w:rPr>
            <w:t>E</w:t>
          </w:r>
          <w:r w:rsidRPr="0022442B">
            <w:rPr>
              <w:rFonts w:cs="Calibri"/>
              <w:lang w:val="en-US"/>
            </w:rPr>
            <w:t>ight to ten months after sowing</w:t>
          </w:r>
          <w:r>
            <w:rPr>
              <w:rFonts w:cs="Calibri"/>
              <w:lang w:val="en-US"/>
            </w:rPr>
            <w:t>,</w:t>
          </w:r>
          <w:r w:rsidRPr="0022442B">
            <w:rPr>
              <w:rFonts w:cs="Calibri"/>
              <w:lang w:val="en-US"/>
            </w:rPr>
            <w:t xml:space="preserve"> I will harvest the seedlings (Fig. </w:t>
          </w:r>
          <w:r>
            <w:rPr>
              <w:rFonts w:cs="Calibri"/>
              <w:lang w:val="en-US"/>
            </w:rPr>
            <w:t>4</w:t>
          </w:r>
          <w:r w:rsidRPr="0022442B">
            <w:rPr>
              <w:rFonts w:cs="Calibri"/>
              <w:lang w:val="en-US"/>
            </w:rPr>
            <w:t xml:space="preserve">c) to collect </w:t>
          </w:r>
          <w:r>
            <w:rPr>
              <w:rFonts w:cs="Calibri"/>
              <w:lang w:val="en-US"/>
            </w:rPr>
            <w:t xml:space="preserve">the </w:t>
          </w:r>
          <w:r w:rsidRPr="0022442B">
            <w:rPr>
              <w:rFonts w:cs="Calibri"/>
              <w:lang w:val="en-US"/>
            </w:rPr>
            <w:t>protocorm</w:t>
          </w:r>
          <w:r>
            <w:rPr>
              <w:rFonts w:cs="Calibri"/>
              <w:lang w:val="en-US"/>
            </w:rPr>
            <w:t>s.</w:t>
          </w:r>
          <w:r w:rsidRPr="0022442B">
            <w:rPr>
              <w:rFonts w:cs="Calibri"/>
              <w:lang w:val="en-US"/>
            </w:rPr>
            <w:t xml:space="preserve"> </w:t>
          </w:r>
          <w:r w:rsidR="00F84B4C">
            <w:rPr>
              <w:rFonts w:cs="Calibri"/>
              <w:lang w:val="en-US"/>
            </w:rPr>
            <w:t>Germination success will be assessed by recording the number of seedlings</w:t>
          </w:r>
          <w:r>
            <w:rPr>
              <w:rFonts w:cs="Calibri"/>
              <w:lang w:val="en-US"/>
            </w:rPr>
            <w:t xml:space="preserve"> per </w:t>
          </w:r>
          <w:r w:rsidR="00F84B4C">
            <w:rPr>
              <w:rFonts w:cs="Calibri"/>
              <w:lang w:val="en-US"/>
            </w:rPr>
            <w:t>species and height.</w:t>
          </w:r>
          <w:r w:rsidR="00CF4F54">
            <w:rPr>
              <w:rFonts w:cs="Calibri"/>
              <w:lang w:val="en-US"/>
            </w:rPr>
            <w:t xml:space="preserve"> At the same time, I will also collect roots of the four orchid species for assessment of the mycorrhizal fungi in the adult plants.</w:t>
          </w:r>
        </w:p>
        <w:p w14:paraId="1E581057" w14:textId="77777777" w:rsidR="00BF471E" w:rsidRDefault="00BF471E" w:rsidP="00AA6EB7">
          <w:pPr>
            <w:spacing w:after="0" w:line="240" w:lineRule="auto"/>
            <w:jc w:val="both"/>
            <w:rPr>
              <w:rFonts w:cs="Calibri"/>
              <w:lang w:val="en-US"/>
            </w:rPr>
          </w:pPr>
        </w:p>
        <w:p w14:paraId="05F2401D" w14:textId="7ED76A0F" w:rsidR="00F04A93" w:rsidRDefault="00F04A93" w:rsidP="00AA6EB7">
          <w:pPr>
            <w:spacing w:after="0" w:line="240" w:lineRule="auto"/>
            <w:jc w:val="both"/>
            <w:rPr>
              <w:rFonts w:cs="Calibri"/>
              <w:i/>
              <w:lang w:val="en-US"/>
            </w:rPr>
          </w:pPr>
          <w:r>
            <w:rPr>
              <w:rFonts w:cs="Calibri"/>
              <w:i/>
              <w:lang w:val="en-US"/>
            </w:rPr>
            <w:t>Task 3.3 Molecular analyses and bioinformatics</w:t>
          </w:r>
        </w:p>
        <w:p w14:paraId="68682D1E" w14:textId="722846E3" w:rsidR="00D77945" w:rsidRDefault="00D77945" w:rsidP="00D77945">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the roots of adult individuals and seedlings as described in </w:t>
          </w:r>
          <w:r w:rsidRPr="00F00968">
            <w:rPr>
              <w:rFonts w:cs="Calibri"/>
              <w:i/>
              <w:lang w:val="en-US"/>
            </w:rPr>
            <w:t>Task 1.</w:t>
          </w:r>
          <w:r>
            <w:rPr>
              <w:rFonts w:cs="Calibri"/>
              <w:i/>
              <w:lang w:val="en-US"/>
            </w:rPr>
            <w:t>2</w:t>
          </w:r>
          <w:r>
            <w:rPr>
              <w:rFonts w:cs="Calibri"/>
              <w:lang w:val="en-US"/>
            </w:rPr>
            <w:t xml:space="preserve"> (WP1). Subsequently, Illumina sequencing and bio-informatics analyses will be performed as outlined in Task 1.3 (WP1).</w:t>
          </w:r>
        </w:p>
        <w:p w14:paraId="0FE58992" w14:textId="77777777" w:rsidR="00856EF7" w:rsidRDefault="00856EF7" w:rsidP="00D77945">
          <w:pPr>
            <w:widowControl w:val="0"/>
            <w:autoSpaceDE w:val="0"/>
            <w:autoSpaceDN w:val="0"/>
            <w:adjustRightInd w:val="0"/>
            <w:spacing w:after="0" w:line="240" w:lineRule="auto"/>
            <w:jc w:val="both"/>
            <w:rPr>
              <w:rFonts w:cs="Calibri"/>
              <w:lang w:val="en-US"/>
            </w:rPr>
          </w:pPr>
        </w:p>
        <w:p w14:paraId="7399328C" w14:textId="4AFBBF98" w:rsidR="00144F7B" w:rsidRPr="001D0652" w:rsidRDefault="00144F7B" w:rsidP="00AA6EB7">
          <w:pPr>
            <w:spacing w:after="0" w:line="240" w:lineRule="auto"/>
            <w:jc w:val="both"/>
            <w:rPr>
              <w:rFonts w:cs="Calibri"/>
              <w:i/>
              <w:lang w:val="en-US"/>
            </w:rPr>
          </w:pPr>
          <w:r w:rsidRPr="001D0652">
            <w:rPr>
              <w:rFonts w:cs="Calibri"/>
              <w:i/>
              <w:lang w:val="en-US"/>
            </w:rPr>
            <w:t>Task 3.</w:t>
          </w:r>
          <w:r w:rsidR="00F04A93">
            <w:rPr>
              <w:rFonts w:cs="Calibri"/>
              <w:i/>
              <w:lang w:val="en-US"/>
            </w:rPr>
            <w:t>4</w:t>
          </w:r>
          <w:r w:rsidRPr="001D0652">
            <w:rPr>
              <w:rFonts w:cs="Calibri"/>
              <w:i/>
              <w:lang w:val="en-US"/>
            </w:rPr>
            <w:t xml:space="preserve"> Data analysis</w:t>
          </w:r>
        </w:p>
        <w:p w14:paraId="088A39F0" w14:textId="21941C7A" w:rsidR="00DF51C6" w:rsidRPr="00AA6EB7" w:rsidRDefault="001D0652" w:rsidP="00AA6EB7">
          <w:pPr>
            <w:widowControl w:val="0"/>
            <w:autoSpaceDE w:val="0"/>
            <w:autoSpaceDN w:val="0"/>
            <w:adjustRightInd w:val="0"/>
            <w:spacing w:after="0" w:line="240" w:lineRule="auto"/>
            <w:jc w:val="both"/>
            <w:rPr>
              <w:rFonts w:cs="Calibri"/>
              <w:lang w:val="en-GB"/>
            </w:rPr>
          </w:pPr>
          <w:r w:rsidRPr="006B20C0">
            <w:rPr>
              <w:rFonts w:cs="Calibri"/>
              <w:lang w:val="en-US"/>
            </w:rPr>
            <w:t xml:space="preserve">I will </w:t>
          </w:r>
          <w:r>
            <w:rPr>
              <w:rFonts w:cs="Calibri"/>
              <w:lang w:val="en-US"/>
            </w:rPr>
            <w:t>estimate</w:t>
          </w:r>
          <w:r w:rsidRPr="006B20C0">
            <w:rPr>
              <w:rFonts w:cs="Calibri"/>
              <w:lang w:val="en-US"/>
            </w:rPr>
            <w:t xml:space="preserve"> </w:t>
          </w:r>
          <w:r w:rsidRPr="00B90ADF">
            <w:rPr>
              <w:rFonts w:cs="Calibri"/>
              <w:b/>
              <w:lang w:val="en-US"/>
            </w:rPr>
            <w:t xml:space="preserve">mycorrhizal OTU </w:t>
          </w:r>
          <w:r>
            <w:rPr>
              <w:rFonts w:cs="Calibri"/>
              <w:b/>
              <w:lang w:val="en-US"/>
            </w:rPr>
            <w:t>richness</w:t>
          </w:r>
          <w:r w:rsidRPr="00B90ADF">
            <w:rPr>
              <w:rFonts w:cs="Calibri"/>
              <w:b/>
              <w:lang w:val="en-US"/>
            </w:rPr>
            <w:t xml:space="preserve"> in seedlings and adults</w:t>
          </w:r>
          <w:r w:rsidRPr="006B20C0">
            <w:rPr>
              <w:rFonts w:cs="Calibri"/>
              <w:lang w:val="en-US"/>
            </w:rPr>
            <w:t xml:space="preserve"> for each species</w:t>
          </w:r>
          <w:r>
            <w:rPr>
              <w:rFonts w:cs="Calibri"/>
              <w:lang w:val="en-US"/>
            </w:rPr>
            <w:t xml:space="preserve">, and </w:t>
          </w:r>
          <w:r w:rsidRPr="00823EE0">
            <w:rPr>
              <w:lang w:val="en-US" w:eastAsia="en-GB"/>
            </w:rPr>
            <w:t xml:space="preserve">I will test whether </w:t>
          </w:r>
          <w:r>
            <w:rPr>
              <w:lang w:val="en-US"/>
            </w:rPr>
            <w:t xml:space="preserve">seedlings </w:t>
          </w:r>
          <w:r w:rsidRPr="006B20C0">
            <w:rPr>
              <w:lang w:val="en-US"/>
            </w:rPr>
            <w:t xml:space="preserve">have a greater </w:t>
          </w:r>
          <w:r>
            <w:rPr>
              <w:lang w:val="en-US"/>
            </w:rPr>
            <w:t>richness</w:t>
          </w:r>
          <w:r w:rsidRPr="006B20C0">
            <w:rPr>
              <w:lang w:val="en-US"/>
            </w:rPr>
            <w:t xml:space="preserve"> of mycorrhizal fungi than adults</w:t>
          </w:r>
          <w:r w:rsidR="00D77945">
            <w:rPr>
              <w:lang w:val="en-US"/>
            </w:rPr>
            <w:t xml:space="preserve"> </w:t>
          </w:r>
          <w:r w:rsidR="00D77945" w:rsidRPr="005E635B">
            <w:rPr>
              <w:lang w:val="en-US"/>
            </w:rPr>
            <w:t>(</w:t>
          </w:r>
          <w:r w:rsidR="00D77945" w:rsidRPr="00D77945">
            <w:rPr>
              <w:b/>
              <w:lang w:val="en-US"/>
            </w:rPr>
            <w:t>H3</w:t>
          </w:r>
          <w:r w:rsidR="00D77945" w:rsidRPr="005E635B">
            <w:rPr>
              <w:lang w:val="en-US"/>
            </w:rPr>
            <w:t>)</w:t>
          </w:r>
          <w:r w:rsidR="000C21BC">
            <w:rPr>
              <w:lang w:val="en-US"/>
            </w:rPr>
            <w:t>.</w:t>
          </w:r>
          <w:r>
            <w:rPr>
              <w:lang w:val="en-US" w:eastAsia="en-GB"/>
            </w:rPr>
            <w:t xml:space="preserve"> </w:t>
          </w:r>
          <w:r w:rsidR="000C21BC">
            <w:rPr>
              <w:lang w:val="en-US" w:eastAsia="en-GB"/>
            </w:rPr>
            <w:t>To this end, I will build</w:t>
          </w:r>
          <w:r w:rsidRPr="00823EE0">
            <w:rPr>
              <w:lang w:val="en-US" w:eastAsia="en-GB"/>
            </w:rPr>
            <w:t xml:space="preserve"> </w:t>
          </w:r>
          <w:r w:rsidR="000C21BC">
            <w:rPr>
              <w:lang w:val="en-US" w:eastAsia="en-GB"/>
            </w:rPr>
            <w:t xml:space="preserve">a </w:t>
          </w:r>
          <w:r w:rsidRPr="00823EE0">
            <w:rPr>
              <w:lang w:val="en-US" w:eastAsia="en-GB"/>
            </w:rPr>
            <w:t xml:space="preserve">linear </w:t>
          </w:r>
          <w:r w:rsidR="000C21BC">
            <w:rPr>
              <w:lang w:val="en-US" w:eastAsia="en-GB"/>
            </w:rPr>
            <w:t>model in R, with mycorrhizal richness as the response variable and the developmental stage (seedling and adult) as a fixed factor</w:t>
          </w:r>
          <w:r w:rsidRPr="00823EE0">
            <w:rPr>
              <w:lang w:val="en-US" w:eastAsia="en-GB"/>
            </w:rPr>
            <w:t>.</w:t>
          </w:r>
          <w:r w:rsidR="00C92B9A">
            <w:rPr>
              <w:lang w:val="en-US" w:eastAsia="en-GB"/>
            </w:rPr>
            <w:t xml:space="preserve"> I expect seedlings to associate with a greater number of </w:t>
          </w:r>
          <w:r w:rsidR="000C21BC">
            <w:rPr>
              <w:lang w:val="en-US" w:eastAsia="en-GB"/>
            </w:rPr>
            <w:t>mycorrhizal</w:t>
          </w:r>
          <w:r w:rsidR="00C92B9A">
            <w:rPr>
              <w:lang w:val="en-US" w:eastAsia="en-GB"/>
            </w:rPr>
            <w:t xml:space="preserve"> OTUs. </w:t>
          </w:r>
          <w:r w:rsidR="00C92B9A" w:rsidRPr="006B20C0">
            <w:rPr>
              <w:rFonts w:cs="Calibri"/>
              <w:lang w:val="en-US"/>
            </w:rPr>
            <w:t>A confirmation of this hypothesis would indicate that seedlings are more generalist than adults, suggesting that the establishment of mycorrhizal associations is opportunistic during early life stages.</w:t>
          </w:r>
          <w:r w:rsidR="00F04A93">
            <w:rPr>
              <w:rFonts w:cs="Calibri"/>
              <w:lang w:val="en-US"/>
            </w:rPr>
            <w:t xml:space="preserve"> </w:t>
          </w:r>
          <w:r w:rsidR="00DF51C6" w:rsidRPr="002F374F">
            <w:rPr>
              <w:rFonts w:cs="Calibri"/>
              <w:lang w:val="en-US"/>
            </w:rPr>
            <w:t>To test the hypothesis that ontogenetic partner turnover occurs through sampling effects rather than complementarity (</w:t>
          </w:r>
          <w:r w:rsidR="00DF51C6" w:rsidRPr="007147E1">
            <w:rPr>
              <w:rFonts w:cs="Calibri"/>
              <w:b/>
              <w:lang w:val="en-US"/>
            </w:rPr>
            <w:t>H4</w:t>
          </w:r>
          <w:r w:rsidR="00DF51C6" w:rsidRPr="002F374F">
            <w:rPr>
              <w:rFonts w:cs="Calibri"/>
              <w:lang w:val="en-US"/>
            </w:rPr>
            <w:t xml:space="preserve">), I will calculate </w:t>
          </w:r>
          <w:r w:rsidR="00DF51C6" w:rsidRPr="00F57E39">
            <w:rPr>
              <w:rFonts w:cs="Calibri"/>
              <w:b/>
              <w:lang w:val="en-US"/>
            </w:rPr>
            <w:t xml:space="preserve">OTU </w:t>
          </w:r>
          <w:r w:rsidRPr="00F57E39">
            <w:rPr>
              <w:rFonts w:cs="Calibri"/>
              <w:b/>
              <w:lang w:val="en-US"/>
            </w:rPr>
            <w:lastRenderedPageBreak/>
            <w:t xml:space="preserve">composition </w:t>
          </w:r>
          <w:r w:rsidR="00DF51C6" w:rsidRPr="00F57E39">
            <w:rPr>
              <w:rFonts w:cs="Calibri"/>
              <w:b/>
              <w:lang w:val="en-US"/>
            </w:rPr>
            <w:t>turnover from seedlings to adults</w:t>
          </w:r>
          <w:r>
            <w:rPr>
              <w:rFonts w:cs="Calibri"/>
              <w:lang w:val="en-US"/>
            </w:rPr>
            <w:t>.</w:t>
          </w:r>
          <w:r w:rsidR="00F04A93">
            <w:rPr>
              <w:rFonts w:cs="Calibri"/>
              <w:lang w:val="en-US"/>
            </w:rPr>
            <w:t xml:space="preserve"> </w:t>
          </w:r>
          <w:r>
            <w:rPr>
              <w:rFonts w:cs="Calibri"/>
              <w:lang w:val="en-US"/>
            </w:rPr>
            <w:t>I will assess OTU turnover between both developmental stages</w:t>
          </w:r>
          <w:r w:rsidR="00C92B9A">
            <w:rPr>
              <w:rFonts w:cs="Calibri"/>
              <w:lang w:val="en-US"/>
            </w:rPr>
            <w:t>,</w:t>
          </w:r>
          <w:r>
            <w:rPr>
              <w:rFonts w:cs="Calibri"/>
              <w:lang w:val="en-US"/>
            </w:rPr>
            <w:t xml:space="preserve"> and p</w:t>
          </w:r>
          <w:r w:rsidR="00DF51C6" w:rsidRPr="002F374F">
            <w:rPr>
              <w:rFonts w:cs="Calibri"/>
              <w:lang w:val="en-US"/>
            </w:rPr>
            <w:t>artition total turnover into its nestedness and replacement components</w:t>
          </w:r>
          <w:r w:rsidR="004A7DFC">
            <w:rPr>
              <w:rFonts w:cs="Calibri"/>
              <w:lang w:val="en-US"/>
            </w:rPr>
            <w:fldChar w:fldCharType="begin" w:fldLock="1"/>
          </w:r>
          <w:r w:rsidR="0056123D">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ccec98a7-477b-4e80-89c4-bf0d627e8b83","http://www.mendeley.com/documents/?uuid=fbd7f936-0ae4-48ed-88f2-b183e2e473ca"]}],"mendeley":{"formattedCitation":"&lt;sup&gt;51&lt;/sup&gt;","plainTextFormattedCitation":"51","previouslyFormattedCitation":"&lt;sup&gt;51&lt;/sup&gt;"},"properties":{"noteIndex":0},"schema":"https://github.com/citation-style-language/schema/raw/master/csl-citation.json"}</w:instrText>
          </w:r>
          <w:r w:rsidR="004A7DFC">
            <w:rPr>
              <w:rFonts w:cs="Calibri"/>
              <w:lang w:val="en-US"/>
            </w:rPr>
            <w:fldChar w:fldCharType="separate"/>
          </w:r>
          <w:r w:rsidR="0056123D" w:rsidRPr="0056123D">
            <w:rPr>
              <w:rFonts w:cs="Calibri"/>
              <w:noProof/>
              <w:vertAlign w:val="superscript"/>
              <w:lang w:val="en-US"/>
            </w:rPr>
            <w:t>51</w:t>
          </w:r>
          <w:r w:rsidR="004A7DFC">
            <w:rPr>
              <w:rFonts w:cs="Calibri"/>
              <w:lang w:val="en-US"/>
            </w:rPr>
            <w:fldChar w:fldCharType="end"/>
          </w:r>
          <w:r w:rsidR="00DF51C6" w:rsidRPr="002F374F">
            <w:rPr>
              <w:rFonts w:cs="Calibri"/>
              <w:lang w:val="en-US"/>
            </w:rPr>
            <w:t xml:space="preserve">. </w:t>
          </w:r>
          <w:r w:rsidR="007147E1">
            <w:rPr>
              <w:rFonts w:cs="Calibri"/>
              <w:lang w:val="en-US"/>
            </w:rPr>
            <w:t>High</w:t>
          </w:r>
          <w:r>
            <w:rPr>
              <w:rFonts w:cs="Calibri"/>
              <w:lang w:val="en-US"/>
            </w:rPr>
            <w:t xml:space="preserve"> nestedness </w:t>
          </w:r>
          <w:r w:rsidR="007147E1">
            <w:rPr>
              <w:rFonts w:cs="Calibri"/>
              <w:lang w:val="en-US"/>
            </w:rPr>
            <w:t>values indicate</w:t>
          </w:r>
          <w:r>
            <w:rPr>
              <w:rFonts w:cs="Calibri"/>
              <w:lang w:val="en-US"/>
            </w:rPr>
            <w:t xml:space="preserve"> </w:t>
          </w:r>
          <w:r w:rsidR="007147E1">
            <w:rPr>
              <w:rFonts w:cs="Calibri"/>
              <w:lang w:val="en-US"/>
            </w:rPr>
            <w:t xml:space="preserve">that adults associate with a subset of seedlings' OTUs, whereas high replacement values indicate that adults associate with a set of OTUs that are absent in seedlings. </w:t>
          </w:r>
          <w:r w:rsidR="00DF51C6" w:rsidRPr="002F374F">
            <w:rPr>
              <w:rFonts w:cs="Calibri"/>
              <w:lang w:val="en-US"/>
            </w:rPr>
            <w:t xml:space="preserve">I expect nestedness to represent a greater proportion of OTU turnover </w:t>
          </w:r>
          <w:r w:rsidR="00C92B9A">
            <w:rPr>
              <w:rFonts w:cs="Calibri"/>
              <w:lang w:val="en-US"/>
            </w:rPr>
            <w:t xml:space="preserve">than replacement </w:t>
          </w:r>
          <w:r w:rsidR="00DF51C6" w:rsidRPr="002F374F">
            <w:rPr>
              <w:rFonts w:cs="Calibri"/>
              <w:lang w:val="en-US"/>
            </w:rPr>
            <w:t>(</w:t>
          </w:r>
          <w:r w:rsidR="00CB0770" w:rsidRPr="002F374F">
            <w:rPr>
              <w:rFonts w:cs="Calibri"/>
              <w:lang w:val="en-US"/>
            </w:rPr>
            <w:t xml:space="preserve">Fig. </w:t>
          </w:r>
          <w:r w:rsidR="002F374F">
            <w:rPr>
              <w:rFonts w:cs="Calibri"/>
              <w:lang w:val="en-US"/>
            </w:rPr>
            <w:t>1</w:t>
          </w:r>
          <w:r w:rsidR="00CB0770" w:rsidRPr="002F374F">
            <w:rPr>
              <w:rFonts w:cs="Calibri"/>
              <w:lang w:val="en-US"/>
            </w:rPr>
            <w:t>c</w:t>
          </w:r>
          <w:r w:rsidR="00DF51C6" w:rsidRPr="002F374F">
            <w:rPr>
              <w:rFonts w:cs="Calibri"/>
              <w:lang w:val="en-US"/>
            </w:rPr>
            <w:t xml:space="preserve">). This result would </w:t>
          </w:r>
          <w:r w:rsidR="00C92B9A">
            <w:rPr>
              <w:rFonts w:cs="Calibri"/>
              <w:lang w:val="en-US"/>
            </w:rPr>
            <w:t>indicate that mycorrh</w:t>
          </w:r>
          <w:r w:rsidR="00D77945">
            <w:rPr>
              <w:rFonts w:cs="Calibri"/>
              <w:lang w:val="en-US"/>
            </w:rPr>
            <w:t>i</w:t>
          </w:r>
          <w:r w:rsidR="00C92B9A">
            <w:rPr>
              <w:rFonts w:cs="Calibri"/>
              <w:lang w:val="en-US"/>
            </w:rPr>
            <w:t xml:space="preserve">zal turnover over the ontogeny is due to sampling effects instead of total complementarity, thereby </w:t>
          </w:r>
          <w:r w:rsidR="00DF51C6" w:rsidRPr="002F374F">
            <w:rPr>
              <w:rFonts w:cs="Calibri"/>
              <w:lang w:val="en-US"/>
            </w:rPr>
            <w:t>support</w:t>
          </w:r>
          <w:r w:rsidR="00C92B9A">
            <w:rPr>
              <w:rFonts w:cs="Calibri"/>
              <w:lang w:val="en-US"/>
            </w:rPr>
            <w:t>ing</w:t>
          </w:r>
          <w:r w:rsidR="00DF51C6" w:rsidRPr="002F374F">
            <w:rPr>
              <w:rFonts w:cs="Calibri"/>
              <w:lang w:val="en-US"/>
            </w:rPr>
            <w:t xml:space="preserve"> the general hypothesis that switching partners over ontogeny is a risky strategy.</w:t>
          </w:r>
        </w:p>
        <w:p w14:paraId="6406CB43" w14:textId="77777777" w:rsidR="00403F16" w:rsidRPr="0037531E" w:rsidRDefault="00403F16" w:rsidP="00AA6EB7">
          <w:pPr>
            <w:spacing w:after="0" w:line="240" w:lineRule="auto"/>
            <w:rPr>
              <w:rFonts w:cs="Calibri"/>
              <w:sz w:val="16"/>
              <w:szCs w:val="16"/>
              <w:lang w:val="en-US"/>
            </w:rPr>
          </w:pPr>
        </w:p>
        <w:p w14:paraId="35FA7D00" w14:textId="4CD3AFAD" w:rsidR="00A41CCA" w:rsidRDefault="002D11E6" w:rsidP="00AA6EB7">
          <w:pPr>
            <w:autoSpaceDE w:val="0"/>
            <w:autoSpaceDN w:val="0"/>
            <w:adjustRightInd w:val="0"/>
            <w:spacing w:after="0" w:line="240" w:lineRule="auto"/>
            <w:jc w:val="both"/>
            <w:rPr>
              <w:rFonts w:cs="Calibri"/>
              <w:b/>
              <w:lang w:val="en-US"/>
            </w:rPr>
          </w:pPr>
          <w:r w:rsidRPr="002F374F">
            <w:rPr>
              <w:rFonts w:cs="Calibri"/>
              <w:b/>
              <w:lang w:val="en-US"/>
            </w:rPr>
            <w:t>W</w:t>
          </w:r>
          <w:r w:rsidR="002A3DE4">
            <w:rPr>
              <w:rFonts w:cs="Calibri"/>
              <w:b/>
              <w:lang w:val="en-US"/>
            </w:rPr>
            <w:t xml:space="preserve">ork plan (see </w:t>
          </w:r>
          <w:r w:rsidR="000D5BE7">
            <w:rPr>
              <w:rFonts w:cs="Calibri"/>
              <w:b/>
              <w:lang w:val="en-US"/>
            </w:rPr>
            <w:t xml:space="preserve">the </w:t>
          </w:r>
          <w:r w:rsidR="002A3DE4">
            <w:rPr>
              <w:rFonts w:cs="Calibri"/>
              <w:b/>
              <w:lang w:val="en-US"/>
            </w:rPr>
            <w:t>last page)</w:t>
          </w:r>
        </w:p>
        <w:p w14:paraId="7AF52771" w14:textId="659A2FE1" w:rsidR="002D11E6" w:rsidRPr="002F374F" w:rsidRDefault="001C1DD0" w:rsidP="00AA6EB7">
          <w:pPr>
            <w:autoSpaceDE w:val="0"/>
            <w:autoSpaceDN w:val="0"/>
            <w:adjustRightInd w:val="0"/>
            <w:spacing w:after="0" w:line="240" w:lineRule="auto"/>
            <w:jc w:val="both"/>
            <w:rPr>
              <w:rFonts w:cs="Calibri"/>
              <w:b/>
              <w:lang w:val="en-US"/>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sdt>
      <w:sdtPr>
        <w:id w:val="-1548132227"/>
        <w:placeholder>
          <w:docPart w:val="7C79C30BEE5848F78F0EFBED6FD0F603"/>
        </w:placeholder>
      </w:sdtPr>
      <w:sdtEndPr>
        <w:rPr>
          <w:rFonts w:cstheme="minorHAnsi"/>
          <w:sz w:val="20"/>
          <w:szCs w:val="20"/>
        </w:rPr>
      </w:sdtEndPr>
      <w:sdtContent>
        <w:p w14:paraId="65C36B52" w14:textId="77777777" w:rsidR="0056123D" w:rsidRPr="0037531E" w:rsidRDefault="0056123D" w:rsidP="0056123D">
          <w:pPr>
            <w:widowControl w:val="0"/>
            <w:autoSpaceDE w:val="0"/>
            <w:autoSpaceDN w:val="0"/>
            <w:adjustRightInd w:val="0"/>
            <w:spacing w:after="0" w:line="240" w:lineRule="auto"/>
            <w:ind w:left="170" w:hanging="170"/>
            <w:jc w:val="both"/>
            <w:rPr>
              <w:rFonts w:cstheme="minorHAnsi"/>
              <w:sz w:val="8"/>
              <w:szCs w:val="8"/>
            </w:rPr>
            <w:sectPr w:rsidR="0056123D" w:rsidRPr="0037531E" w:rsidSect="00C37FFE">
              <w:pgSz w:w="11906" w:h="16838"/>
              <w:pgMar w:top="1701" w:right="1418" w:bottom="1701" w:left="1701" w:header="709" w:footer="709" w:gutter="0"/>
              <w:cols w:space="708"/>
              <w:docGrid w:linePitch="360"/>
            </w:sectPr>
          </w:pPr>
        </w:p>
        <w:p w14:paraId="5B58D1D8" w14:textId="35A06805"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sz w:val="20"/>
              <w:szCs w:val="20"/>
            </w:rPr>
            <w:lastRenderedPageBreak/>
            <w:fldChar w:fldCharType="begin" w:fldLock="1"/>
          </w:r>
          <w:r w:rsidRPr="0037531E">
            <w:rPr>
              <w:rFonts w:cstheme="minorHAnsi"/>
              <w:sz w:val="20"/>
              <w:szCs w:val="20"/>
              <w:lang w:val="en-US"/>
            </w:rPr>
            <w:instrText xml:space="preserve">ADDIN Mendeley Bibliography CSL_BIBLIOGRAPHY </w:instrText>
          </w:r>
          <w:r w:rsidRPr="0037531E">
            <w:rPr>
              <w:rFonts w:cstheme="minorHAnsi"/>
              <w:sz w:val="20"/>
              <w:szCs w:val="20"/>
            </w:rPr>
            <w:fldChar w:fldCharType="separate"/>
          </w:r>
          <w:r w:rsidRPr="0037531E">
            <w:rPr>
              <w:rFonts w:cstheme="minorHAnsi"/>
              <w:noProof/>
              <w:sz w:val="20"/>
              <w:szCs w:val="20"/>
              <w:lang w:val="en-US"/>
            </w:rPr>
            <w:t xml:space="preserve">1. Krebs 1972. Ecology: the experimental analysis of distribution and abundance. </w:t>
          </w:r>
          <w:r w:rsidRPr="0037531E">
            <w:rPr>
              <w:rFonts w:cstheme="minorHAnsi"/>
              <w:noProof/>
              <w:sz w:val="20"/>
              <w:szCs w:val="20"/>
            </w:rPr>
            <w:t>Harper &amp; Row NY. 694 p.</w:t>
          </w:r>
        </w:p>
        <w:p w14:paraId="797725E7" w14:textId="1B041E82"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2. Nathan &amp; Muller-Landau 2000. Trends Ecol Evol. 15:278–85.</w:t>
          </w:r>
        </w:p>
        <w:p w14:paraId="6AF61856" w14:textId="4F966DFC"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rPr>
            <w:t xml:space="preserve">3. Dunn et al. 2009. </w:t>
          </w:r>
          <w:r w:rsidR="00A30E48" w:rsidRPr="0037531E">
            <w:rPr>
              <w:rFonts w:cstheme="minorHAnsi"/>
              <w:noProof/>
              <w:sz w:val="20"/>
              <w:szCs w:val="20"/>
              <w:lang w:val="en-US"/>
            </w:rPr>
            <w:t>Proc R Soc B</w:t>
          </w:r>
          <w:r w:rsidRPr="0037531E">
            <w:rPr>
              <w:rFonts w:cstheme="minorHAnsi"/>
              <w:noProof/>
              <w:sz w:val="20"/>
              <w:szCs w:val="20"/>
              <w:lang w:val="en-US"/>
            </w:rPr>
            <w:t>. 276:3037–45.</w:t>
          </w:r>
        </w:p>
        <w:p w14:paraId="7E107A2C" w14:textId="3A90E7A0"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4. Afkhami et al. 2014. Ecol Lett. 17:1265–73.</w:t>
          </w:r>
        </w:p>
        <w:p w14:paraId="592BEF95" w14:textId="1ABDA5CB"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5. Slatyer et al. 2013. Ecol Lett. 16:1104–14.</w:t>
          </w:r>
        </w:p>
        <w:p w14:paraId="0592FBE0" w14:textId="24AD0FA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rPr>
            <w:t xml:space="preserve">6. Batstone et al. 2018. </w:t>
          </w:r>
          <w:r w:rsidRPr="0037531E">
            <w:rPr>
              <w:rFonts w:cstheme="minorHAnsi"/>
              <w:noProof/>
              <w:sz w:val="20"/>
              <w:szCs w:val="20"/>
              <w:lang w:val="en-US"/>
            </w:rPr>
            <w:t>Ecology. 99:1039–50.</w:t>
          </w:r>
        </w:p>
        <w:p w14:paraId="72D5848F" w14:textId="7E35C8D1"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7. Grubb 1977. Biol Rev. 52:107–45.</w:t>
          </w:r>
        </w:p>
        <w:p w14:paraId="044B4708" w14:textId="238CA52F"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lang w:val="en-US"/>
            </w:rPr>
            <w:t xml:space="preserve">8. Lusk 1995. </w:t>
          </w:r>
          <w:r w:rsidRPr="0037531E">
            <w:rPr>
              <w:rFonts w:cstheme="minorHAnsi"/>
              <w:noProof/>
              <w:sz w:val="20"/>
              <w:szCs w:val="20"/>
            </w:rPr>
            <w:t>J Veg Sci. 6:249–56.</w:t>
          </w:r>
        </w:p>
        <w:p w14:paraId="56F0B2BB" w14:textId="104A1B01"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rPr>
            <w:t xml:space="preserve">9. Denslow 1980. Biotropica. </w:t>
          </w:r>
          <w:r w:rsidRPr="0037531E">
            <w:rPr>
              <w:rFonts w:cstheme="minorHAnsi"/>
              <w:noProof/>
              <w:sz w:val="20"/>
              <w:szCs w:val="20"/>
              <w:lang w:val="en-US"/>
            </w:rPr>
            <w:t>12:47–55.</w:t>
          </w:r>
        </w:p>
        <w:p w14:paraId="6B058BF1" w14:textId="309C74F6"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0. McCormick &amp; J</w:t>
          </w:r>
          <w:r w:rsidR="00A30E48" w:rsidRPr="0037531E">
            <w:rPr>
              <w:rFonts w:cstheme="minorHAnsi"/>
              <w:noProof/>
              <w:sz w:val="20"/>
              <w:szCs w:val="20"/>
              <w:lang w:val="en-US"/>
            </w:rPr>
            <w:t>acquemyn 2014. New Phytol. 202:</w:t>
          </w:r>
          <w:r w:rsidRPr="0037531E">
            <w:rPr>
              <w:rFonts w:cstheme="minorHAnsi"/>
              <w:noProof/>
              <w:sz w:val="20"/>
              <w:szCs w:val="20"/>
              <w:lang w:val="en-US"/>
            </w:rPr>
            <w:t>392–400.</w:t>
          </w:r>
        </w:p>
        <w:p w14:paraId="4ED69EDA"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1. Zotz 2016. Plants on Plants – The Biology of Vascular Epiphytes. Springer. 282 p.</w:t>
          </w:r>
        </w:p>
        <w:p w14:paraId="1A98E63E"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2. Benzing 1990. Vascular epiphytes: General Biology and Related Biota. Cambridge University Press. 354 p.</w:t>
          </w:r>
        </w:p>
        <w:p w14:paraId="76C59237" w14:textId="0F0AD675"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3. Rasmussen 2002. Plant Soil. 244:149–63.</w:t>
          </w:r>
        </w:p>
        <w:p w14:paraId="148742F1" w14:textId="66D0312E"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4. Leake 1994. New Phytol. 69:171–216.</w:t>
          </w:r>
        </w:p>
        <w:p w14:paraId="241FCDE0" w14:textId="120D2ABE"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5. Burns &amp; Zotz 2010. Ecology. 91:377–85.</w:t>
          </w:r>
        </w:p>
        <w:p w14:paraId="7329D84C"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6. Wagner et al. 2015. AoB Plants. 7:plu092</w:t>
          </w:r>
        </w:p>
        <w:p w14:paraId="275BD838" w14:textId="44B3A433"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lang w:val="en-US"/>
            </w:rPr>
            <w:t xml:space="preserve">17. Rasmussen &amp; Rasmussen 2018. </w:t>
          </w:r>
          <w:r w:rsidRPr="0037531E">
            <w:rPr>
              <w:rFonts w:cstheme="minorHAnsi"/>
              <w:noProof/>
              <w:sz w:val="20"/>
              <w:szCs w:val="20"/>
            </w:rPr>
            <w:t>Bot J. Linn. Soc. 186:456–72.</w:t>
          </w:r>
        </w:p>
        <w:p w14:paraId="09829285" w14:textId="085495DB"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rPr>
            <w:t xml:space="preserve">18. McKendrick et al. 2002. </w:t>
          </w:r>
          <w:r w:rsidRPr="0037531E">
            <w:rPr>
              <w:rFonts w:cstheme="minorHAnsi"/>
              <w:noProof/>
              <w:sz w:val="20"/>
              <w:szCs w:val="20"/>
              <w:lang w:val="en-US"/>
            </w:rPr>
            <w:t>New Phytol. 154:233–47.</w:t>
          </w:r>
        </w:p>
        <w:p w14:paraId="713BB84D" w14:textId="2284B31E"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19. Bidartondo &amp; Read 2008. Mol Ecol. 17:3707–16.</w:t>
          </w:r>
        </w:p>
        <w:p w14:paraId="1B1A66D3" w14:textId="3A1F1228"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20. Jacq</w:t>
          </w:r>
          <w:r w:rsidR="00A30E48" w:rsidRPr="0037531E">
            <w:rPr>
              <w:rFonts w:cstheme="minorHAnsi"/>
              <w:noProof/>
              <w:sz w:val="20"/>
              <w:szCs w:val="20"/>
              <w:lang w:val="en-US"/>
            </w:rPr>
            <w:t>uemyn et al. 2016. Sci. Rep. 6:</w:t>
          </w:r>
          <w:r w:rsidRPr="0037531E">
            <w:rPr>
              <w:rFonts w:cstheme="minorHAnsi"/>
              <w:noProof/>
              <w:sz w:val="20"/>
              <w:szCs w:val="20"/>
              <w:lang w:val="en-US"/>
            </w:rPr>
            <w:t>37182</w:t>
          </w:r>
        </w:p>
        <w:p w14:paraId="5EE76213" w14:textId="010C8A25"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21. Ogura-Tsujita et al. 2018. Mol Ecol. 27:1324–37.</w:t>
          </w:r>
        </w:p>
        <w:p w14:paraId="6DAA604C"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22. Otero et al. 2007. Biotropica. 39:227–31.</w:t>
          </w:r>
        </w:p>
        <w:p w14:paraId="3C3D24F1"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23. Martos et al. 2012. Mol Ecol. 21:5098–109.</w:t>
          </w:r>
        </w:p>
        <w:p w14:paraId="10BF0998" w14:textId="3B6903C5"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s-ES"/>
            </w:rPr>
          </w:pPr>
          <w:r w:rsidRPr="0037531E">
            <w:rPr>
              <w:rFonts w:cstheme="minorHAnsi"/>
              <w:noProof/>
              <w:sz w:val="20"/>
              <w:szCs w:val="20"/>
            </w:rPr>
            <w:t xml:space="preserve">24. Suárez &amp; Kottke 2016. Lankesteriana. </w:t>
          </w:r>
          <w:r w:rsidRPr="0037531E">
            <w:rPr>
              <w:rFonts w:cstheme="minorHAnsi"/>
              <w:noProof/>
              <w:sz w:val="20"/>
              <w:szCs w:val="20"/>
              <w:lang w:val="es-ES"/>
            </w:rPr>
            <w:t>16:299–305.</w:t>
          </w:r>
        </w:p>
        <w:p w14:paraId="0BDFD01B"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s-ES"/>
            </w:rPr>
          </w:pPr>
          <w:r w:rsidRPr="0037531E">
            <w:rPr>
              <w:rFonts w:cstheme="minorHAnsi"/>
              <w:noProof/>
              <w:sz w:val="20"/>
              <w:szCs w:val="20"/>
              <w:lang w:val="es-ES"/>
            </w:rPr>
            <w:t>25. Herrera et al. 2018. Mycoscience. 59:38–48.</w:t>
          </w:r>
        </w:p>
        <w:p w14:paraId="243F6504" w14:textId="39BFF281"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s-ES"/>
            </w:rPr>
            <w:t xml:space="preserve">26. Riofrío et al. 2013. </w:t>
          </w:r>
          <w:r w:rsidRPr="0037531E">
            <w:rPr>
              <w:rFonts w:cstheme="minorHAnsi"/>
              <w:noProof/>
              <w:sz w:val="20"/>
              <w:szCs w:val="20"/>
              <w:lang w:val="en-US"/>
            </w:rPr>
            <w:t>Am J Bot. 100:2339–48.</w:t>
          </w:r>
        </w:p>
        <w:p w14:paraId="2F130FB0" w14:textId="420628DD"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27. Jacquemyn et al. 2014. New Phytol. 202:616–27.</w:t>
          </w:r>
        </w:p>
        <w:p w14:paraId="094DA67C" w14:textId="2E69A23A"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28. Clements 1987 Orchid-fungus-host associations of epiphytic orchids. Proceedings of the 12th WOC</w:t>
          </w:r>
          <w:r w:rsidR="00A30E48" w:rsidRPr="0037531E">
            <w:rPr>
              <w:rFonts w:cstheme="minorHAnsi"/>
              <w:noProof/>
              <w:sz w:val="20"/>
              <w:szCs w:val="20"/>
              <w:lang w:val="en-US"/>
            </w:rPr>
            <w:t>.</w:t>
          </w:r>
          <w:r w:rsidRPr="0037531E">
            <w:rPr>
              <w:rFonts w:cstheme="minorHAnsi"/>
              <w:noProof/>
              <w:sz w:val="20"/>
              <w:szCs w:val="20"/>
              <w:lang w:val="en-US"/>
            </w:rPr>
            <w:t xml:space="preserve"> Tokyo.</w:t>
          </w:r>
        </w:p>
        <w:p w14:paraId="02F8AAD5" w14:textId="559E6636"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29. Gowland et al. 2013. Am J Bot. 100:764–77.</w:t>
          </w:r>
        </w:p>
        <w:p w14:paraId="18BE614F"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 xml:space="preserve">30. Harper 1977. Population Biology of Plants. </w:t>
          </w:r>
          <w:r w:rsidRPr="0037531E">
            <w:rPr>
              <w:rFonts w:cstheme="minorHAnsi"/>
              <w:noProof/>
              <w:sz w:val="20"/>
              <w:szCs w:val="20"/>
              <w:lang w:val="en-US"/>
            </w:rPr>
            <w:lastRenderedPageBreak/>
            <w:t>Academic Press NY.</w:t>
          </w:r>
        </w:p>
        <w:p w14:paraId="5AA7C275" w14:textId="705056DD"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31. Batty et al. 2001. New Phytol. 152:511–20.</w:t>
          </w:r>
        </w:p>
        <w:p w14:paraId="70DBDA2B"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32. Eriksson &amp; Ehrlén. 2009. Seedling recruitment and population ecology. In: Leck, Parker &amp; Simpson eds. Seedling Ecology and Evolution. Cambridge University Press.</w:t>
          </w:r>
        </w:p>
        <w:p w14:paraId="3D4D9164" w14:textId="7D170730"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33. Rasmussen et al. 2015. Ann Bot. 116:391–402.</w:t>
          </w:r>
        </w:p>
        <w:p w14:paraId="63CF8736" w14:textId="22C13E5F"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34. Jersáková &amp; Malinová 2007. New Phytol. 176:237–41.</w:t>
          </w:r>
        </w:p>
        <w:p w14:paraId="2B831350" w14:textId="6ED1D574"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35. Frederickson 2013. Q Rev Biol. 88:269–95.</w:t>
          </w:r>
        </w:p>
        <w:p w14:paraId="5E889EBB" w14:textId="5854649C"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36. White et al. 1990. Amplification and direct sequ</w:t>
          </w:r>
          <w:r w:rsidR="00A30E48" w:rsidRPr="0037531E">
            <w:rPr>
              <w:rFonts w:cstheme="minorHAnsi"/>
              <w:noProof/>
              <w:sz w:val="20"/>
              <w:szCs w:val="20"/>
              <w:lang w:val="en-US"/>
            </w:rPr>
            <w:t>encing of fungal ribosomal RNA g</w:t>
          </w:r>
          <w:r w:rsidRPr="0037531E">
            <w:rPr>
              <w:rFonts w:cstheme="minorHAnsi"/>
              <w:noProof/>
              <w:sz w:val="20"/>
              <w:szCs w:val="20"/>
              <w:lang w:val="en-US"/>
            </w:rPr>
            <w:t>e</w:t>
          </w:r>
          <w:r w:rsidR="00E07F9E" w:rsidRPr="0037531E">
            <w:rPr>
              <w:rFonts w:cstheme="minorHAnsi"/>
              <w:noProof/>
              <w:sz w:val="20"/>
              <w:szCs w:val="20"/>
              <w:lang w:val="en-US"/>
            </w:rPr>
            <w:t>nes for phylogenetics. In: PCR Protocols and Applications:</w:t>
          </w:r>
          <w:r w:rsidRPr="0037531E">
            <w:rPr>
              <w:rFonts w:cstheme="minorHAnsi"/>
              <w:noProof/>
              <w:sz w:val="20"/>
              <w:szCs w:val="20"/>
              <w:lang w:val="en-US"/>
            </w:rPr>
            <w:t xml:space="preserve"> A Laboratory Manual. Academic </w:t>
          </w:r>
          <w:r w:rsidR="00E07F9E" w:rsidRPr="0037531E">
            <w:rPr>
              <w:rFonts w:cstheme="minorHAnsi"/>
              <w:noProof/>
              <w:sz w:val="20"/>
              <w:szCs w:val="20"/>
              <w:lang w:val="en-US"/>
            </w:rPr>
            <w:t>Press,</w:t>
          </w:r>
          <w:r w:rsidRPr="0037531E">
            <w:rPr>
              <w:rFonts w:cstheme="minorHAnsi"/>
              <w:noProof/>
              <w:sz w:val="20"/>
              <w:szCs w:val="20"/>
              <w:lang w:val="en-US"/>
            </w:rPr>
            <w:t xml:space="preserve"> p. 315–22.</w:t>
          </w:r>
        </w:p>
        <w:p w14:paraId="3A3E4E64" w14:textId="621A1EE2"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lang w:val="en-US"/>
            </w:rPr>
            <w:t>37. Taylor &amp; McCormick 2008. New Phytol. 177:1020–33.</w:t>
          </w:r>
        </w:p>
        <w:p w14:paraId="03521FBC" w14:textId="638F2CFC"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lang w:val="en-US"/>
            </w:rPr>
            <w:t xml:space="preserve">38. Turenne et al. 1999. </w:t>
          </w:r>
          <w:r w:rsidRPr="0037531E">
            <w:rPr>
              <w:rFonts w:cstheme="minorHAnsi"/>
              <w:noProof/>
              <w:sz w:val="20"/>
              <w:szCs w:val="20"/>
            </w:rPr>
            <w:t>J Clin Microbiol. 37:1846–51.</w:t>
          </w:r>
        </w:p>
        <w:p w14:paraId="009814C4" w14:textId="72C0DE83"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rPr>
            <w:t xml:space="preserve">39. Kozich et al. 2013. </w:t>
          </w:r>
          <w:r w:rsidRPr="0037531E">
            <w:rPr>
              <w:rFonts w:cstheme="minorHAnsi"/>
              <w:noProof/>
              <w:sz w:val="20"/>
              <w:szCs w:val="20"/>
              <w:lang w:val="en-US"/>
            </w:rPr>
            <w:t>Appl Environ Microbiol. 79:5112–20.</w:t>
          </w:r>
        </w:p>
        <w:p w14:paraId="65614FC9"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lang w:val="en-US"/>
            </w:rPr>
            <w:t xml:space="preserve">40. Newman 2018. Networks. 2nd ed. Oxford University Press. </w:t>
          </w:r>
          <w:r w:rsidRPr="0037531E">
            <w:rPr>
              <w:rFonts w:cstheme="minorHAnsi"/>
              <w:noProof/>
              <w:sz w:val="20"/>
              <w:szCs w:val="20"/>
            </w:rPr>
            <w:t>784 p.</w:t>
          </w:r>
        </w:p>
        <w:p w14:paraId="613EC5C7"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n-US"/>
            </w:rPr>
          </w:pPr>
          <w:r w:rsidRPr="0037531E">
            <w:rPr>
              <w:rFonts w:cstheme="minorHAnsi"/>
              <w:noProof/>
              <w:sz w:val="20"/>
              <w:szCs w:val="20"/>
            </w:rPr>
            <w:t xml:space="preserve">41. De Bacco et al. 2017. </w:t>
          </w:r>
          <w:r w:rsidRPr="0037531E">
            <w:rPr>
              <w:rFonts w:cstheme="minorHAnsi"/>
              <w:noProof/>
              <w:sz w:val="20"/>
              <w:szCs w:val="20"/>
              <w:lang w:val="en-US"/>
            </w:rPr>
            <w:t>Phys Rev E. 95:042317.</w:t>
          </w:r>
        </w:p>
        <w:p w14:paraId="40364261" w14:textId="0FE187E4"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lang w:val="en-US"/>
            </w:rPr>
            <w:t xml:space="preserve">42. Kivelä et al. 2014. </w:t>
          </w:r>
          <w:r w:rsidRPr="0037531E">
            <w:rPr>
              <w:rFonts w:cstheme="minorHAnsi"/>
              <w:noProof/>
              <w:sz w:val="20"/>
              <w:szCs w:val="20"/>
            </w:rPr>
            <w:t>J Complex Networks. 2:203–71.</w:t>
          </w:r>
        </w:p>
        <w:p w14:paraId="7C9D49F8"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43. Kéfi et al. 2016. PLoS Biol. 14:e1002527.</w:t>
          </w:r>
        </w:p>
        <w:p w14:paraId="392B9AEB" w14:textId="11031771"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 xml:space="preserve">44. De Domenico </w:t>
          </w:r>
          <w:r w:rsidR="0037531E" w:rsidRPr="0037531E">
            <w:rPr>
              <w:rFonts w:cstheme="minorHAnsi"/>
              <w:noProof/>
              <w:sz w:val="20"/>
              <w:szCs w:val="20"/>
            </w:rPr>
            <w:t>et al</w:t>
          </w:r>
          <w:r w:rsidRPr="0037531E">
            <w:rPr>
              <w:rFonts w:cstheme="minorHAnsi"/>
              <w:noProof/>
              <w:sz w:val="20"/>
              <w:szCs w:val="20"/>
            </w:rPr>
            <w:t xml:space="preserve">. 2015. J Complex Networks. 3:159–76. </w:t>
          </w:r>
        </w:p>
        <w:p w14:paraId="58E2EB88" w14:textId="2CF058C6"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45. Olesen et al. 2007. Proc. Natl. Acad. Sci. USA. 104:</w:t>
          </w:r>
          <w:r w:rsidRPr="0037531E">
            <w:rPr>
              <w:rFonts w:cstheme="minorHAnsi"/>
              <w:sz w:val="20"/>
              <w:szCs w:val="20"/>
            </w:rPr>
            <w:t>19891–6.</w:t>
          </w:r>
        </w:p>
        <w:p w14:paraId="1472A929" w14:textId="25DEE16F"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lang w:val="es-ES"/>
            </w:rPr>
          </w:pPr>
          <w:r w:rsidRPr="0037531E">
            <w:rPr>
              <w:rFonts w:cstheme="minorHAnsi"/>
              <w:noProof/>
              <w:sz w:val="20"/>
              <w:szCs w:val="20"/>
            </w:rPr>
            <w:t xml:space="preserve">46. Bascompte et al. 2003. </w:t>
          </w:r>
          <w:r w:rsidRPr="0037531E">
            <w:rPr>
              <w:rFonts w:cstheme="minorHAnsi"/>
              <w:noProof/>
              <w:sz w:val="20"/>
              <w:szCs w:val="20"/>
              <w:lang w:val="es-ES"/>
            </w:rPr>
            <w:t>Proc. Natl. Acad. Sci. USA. 100:9383–7.</w:t>
          </w:r>
        </w:p>
        <w:p w14:paraId="0DD03AD3" w14:textId="75EB44CB"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47. Blüthgen et al. 2006. BMC Ecol.</w:t>
          </w:r>
          <w:r w:rsidR="00E07F9E" w:rsidRPr="0037531E">
            <w:rPr>
              <w:rFonts w:cstheme="minorHAnsi"/>
              <w:noProof/>
              <w:sz w:val="20"/>
              <w:szCs w:val="20"/>
            </w:rPr>
            <w:t xml:space="preserve"> </w:t>
          </w:r>
          <w:r w:rsidRPr="0037531E">
            <w:rPr>
              <w:rFonts w:cstheme="minorHAnsi"/>
              <w:noProof/>
              <w:sz w:val="20"/>
              <w:szCs w:val="20"/>
            </w:rPr>
            <w:t>6:9.</w:t>
          </w:r>
        </w:p>
        <w:p w14:paraId="086D7B96" w14:textId="45A27B6A" w:rsidR="0056123D" w:rsidRPr="0037531E" w:rsidRDefault="0056123D" w:rsidP="0037531E">
          <w:pPr>
            <w:widowControl w:val="0"/>
            <w:autoSpaceDE w:val="0"/>
            <w:autoSpaceDN w:val="0"/>
            <w:adjustRightInd w:val="0"/>
            <w:spacing w:after="0" w:line="240" w:lineRule="auto"/>
            <w:ind w:left="170" w:hanging="170"/>
            <w:contextualSpacing/>
            <w:rPr>
              <w:rFonts w:cstheme="minorHAnsi"/>
              <w:noProof/>
              <w:sz w:val="20"/>
              <w:szCs w:val="20"/>
            </w:rPr>
          </w:pPr>
          <w:r w:rsidRPr="0037531E">
            <w:rPr>
              <w:rFonts w:cstheme="minorHAnsi"/>
              <w:noProof/>
              <w:sz w:val="20"/>
              <w:szCs w:val="20"/>
            </w:rPr>
            <w:t xml:space="preserve">48. Dormann 2008. R News. 8:8–11. </w:t>
          </w:r>
        </w:p>
        <w:p w14:paraId="6B2ACF2E" w14:textId="77777777" w:rsidR="0056123D" w:rsidRPr="0037531E" w:rsidRDefault="0056123D" w:rsidP="0037531E">
          <w:pPr>
            <w:widowControl w:val="0"/>
            <w:autoSpaceDE w:val="0"/>
            <w:autoSpaceDN w:val="0"/>
            <w:adjustRightInd w:val="0"/>
            <w:spacing w:after="0" w:line="240" w:lineRule="auto"/>
            <w:ind w:left="170" w:hanging="170"/>
            <w:contextualSpacing/>
            <w:rPr>
              <w:rFonts w:cstheme="minorHAnsi"/>
              <w:noProof/>
              <w:sz w:val="20"/>
              <w:szCs w:val="20"/>
            </w:rPr>
          </w:pPr>
          <w:r w:rsidRPr="0037531E">
            <w:rPr>
              <w:rFonts w:cstheme="minorHAnsi"/>
              <w:noProof/>
              <w:sz w:val="20"/>
              <w:szCs w:val="20"/>
            </w:rPr>
            <w:t xml:space="preserve">49. R Core Development Team. 2018. </w:t>
          </w:r>
        </w:p>
        <w:p w14:paraId="645AFF8F" w14:textId="77777777"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lang w:val="en-US"/>
            </w:rPr>
            <w:t xml:space="preserve">50. Magurran 2004. Measuring biological diversity. Oxford: Blackwell. </w:t>
          </w:r>
          <w:r w:rsidRPr="0037531E">
            <w:rPr>
              <w:rFonts w:cstheme="minorHAnsi"/>
              <w:noProof/>
              <w:sz w:val="20"/>
              <w:szCs w:val="20"/>
            </w:rPr>
            <w:t>256 p.</w:t>
          </w:r>
        </w:p>
        <w:p w14:paraId="120B07DD" w14:textId="0D94B5B8" w:rsidR="0056123D" w:rsidRPr="0037531E" w:rsidRDefault="0056123D" w:rsidP="0037531E">
          <w:pPr>
            <w:widowControl w:val="0"/>
            <w:autoSpaceDE w:val="0"/>
            <w:autoSpaceDN w:val="0"/>
            <w:adjustRightInd w:val="0"/>
            <w:spacing w:after="0" w:line="240" w:lineRule="auto"/>
            <w:ind w:left="170" w:hanging="170"/>
            <w:contextualSpacing/>
            <w:jc w:val="both"/>
            <w:rPr>
              <w:rFonts w:cstheme="minorHAnsi"/>
              <w:noProof/>
              <w:sz w:val="20"/>
              <w:szCs w:val="20"/>
            </w:rPr>
          </w:pPr>
          <w:r w:rsidRPr="0037531E">
            <w:rPr>
              <w:rFonts w:cstheme="minorHAnsi"/>
              <w:noProof/>
              <w:sz w:val="20"/>
              <w:szCs w:val="20"/>
            </w:rPr>
            <w:t>51. Cardoso et al. 2015. Methods Ecol Evol. 6:232–6.</w:t>
          </w:r>
        </w:p>
        <w:p w14:paraId="71904391" w14:textId="2EA6D8F4" w:rsidR="002048CE" w:rsidRPr="0037531E" w:rsidRDefault="0056123D" w:rsidP="0037531E">
          <w:pPr>
            <w:widowControl w:val="0"/>
            <w:autoSpaceDE w:val="0"/>
            <w:autoSpaceDN w:val="0"/>
            <w:adjustRightInd w:val="0"/>
            <w:spacing w:after="0" w:line="240" w:lineRule="auto"/>
            <w:ind w:left="170" w:hanging="170"/>
            <w:contextualSpacing/>
            <w:rPr>
              <w:rFonts w:cstheme="minorHAnsi"/>
              <w:sz w:val="20"/>
              <w:szCs w:val="20"/>
            </w:rPr>
            <w:sectPr w:rsidR="002048CE" w:rsidRPr="0037531E" w:rsidSect="00E07F9E">
              <w:type w:val="continuous"/>
              <w:pgSz w:w="11906" w:h="16838"/>
              <w:pgMar w:top="1701" w:right="1418" w:bottom="1701" w:left="1701" w:header="709" w:footer="709" w:gutter="0"/>
              <w:cols w:num="2" w:space="340"/>
              <w:docGrid w:linePitch="360"/>
            </w:sectPr>
          </w:pPr>
          <w:r w:rsidRPr="0037531E">
            <w:rPr>
              <w:rFonts w:cstheme="minorHAnsi"/>
              <w:noProof/>
              <w:sz w:val="20"/>
              <w:szCs w:val="20"/>
            </w:rPr>
            <w:t xml:space="preserve">52. Shao et al. 2017. </w:t>
          </w:r>
          <w:r w:rsidRPr="0037531E">
            <w:rPr>
              <w:rFonts w:cstheme="minorHAnsi"/>
              <w:noProof/>
              <w:sz w:val="20"/>
              <w:szCs w:val="20"/>
              <w:lang w:val="en-US"/>
            </w:rPr>
            <w:t>Front Plant Sci. 8:888.</w:t>
          </w:r>
          <w:r w:rsidRPr="0037531E">
            <w:rPr>
              <w:rFonts w:cstheme="minorHAnsi"/>
              <w:sz w:val="20"/>
              <w:szCs w:val="20"/>
            </w:rPr>
            <w:fldChar w:fldCharType="end"/>
          </w:r>
        </w:p>
      </w:sdtContent>
    </w:sdt>
    <w:p w14:paraId="31289DAD" w14:textId="77777777" w:rsidR="0056123D" w:rsidRDefault="0056123D" w:rsidP="0056123D">
      <w:pPr>
        <w:widowControl w:val="0"/>
        <w:autoSpaceDE w:val="0"/>
        <w:autoSpaceDN w:val="0"/>
        <w:adjustRightInd w:val="0"/>
        <w:spacing w:after="0" w:line="240" w:lineRule="auto"/>
        <w:ind w:left="170" w:hanging="170"/>
        <w:jc w:val="both"/>
        <w:rPr>
          <w:lang w:val="en-US"/>
        </w:rPr>
        <w:sectPr w:rsidR="0056123D" w:rsidSect="0056123D">
          <w:type w:val="continuous"/>
          <w:pgSz w:w="16838" w:h="11906" w:orient="landscape"/>
          <w:pgMar w:top="1701" w:right="1701" w:bottom="1418" w:left="1701" w:header="709" w:footer="709" w:gutter="0"/>
          <w:cols w:space="708"/>
          <w:docGrid w:linePitch="360"/>
        </w:sectPr>
      </w:pPr>
    </w:p>
    <w:p w14:paraId="37AC528B" w14:textId="43D5F27B" w:rsidR="00E10CE1" w:rsidRPr="00A41CCA" w:rsidRDefault="00A41CCA" w:rsidP="00DF6CE8">
      <w:pPr>
        <w:widowControl w:val="0"/>
        <w:autoSpaceDE w:val="0"/>
        <w:autoSpaceDN w:val="0"/>
        <w:adjustRightInd w:val="0"/>
        <w:spacing w:after="0" w:line="240" w:lineRule="auto"/>
        <w:jc w:val="both"/>
        <w:rPr>
          <w:rFonts w:cs="TimesNewRomanPSMT"/>
          <w:b/>
          <w:lang w:val="en-US"/>
        </w:rPr>
      </w:pPr>
      <w:r w:rsidRPr="00A41CCA">
        <w:rPr>
          <w:rFonts w:cs="TimesNewRomanPSMT"/>
          <w:b/>
          <w:lang w:val="en-US"/>
        </w:rPr>
        <w:lastRenderedPageBreak/>
        <w:t>Work pla</w:t>
      </w:r>
      <w:bookmarkStart w:id="3" w:name="_GoBack"/>
      <w:bookmarkEnd w:id="3"/>
      <w:r w:rsidRPr="00A41CCA">
        <w:rPr>
          <w:rFonts w:cs="TimesNewRomanPSMT"/>
          <w:b/>
          <w:lang w:val="en-US"/>
        </w:rPr>
        <w:t>n</w:t>
      </w:r>
    </w:p>
    <w:p w14:paraId="5D77466F" w14:textId="77777777" w:rsidR="00A41CCA" w:rsidRDefault="00A41CCA" w:rsidP="00DF6CE8">
      <w:pPr>
        <w:widowControl w:val="0"/>
        <w:autoSpaceDE w:val="0"/>
        <w:autoSpaceDN w:val="0"/>
        <w:adjustRightInd w:val="0"/>
        <w:spacing w:after="0" w:line="240" w:lineRule="auto"/>
        <w:jc w:val="both"/>
        <w:rPr>
          <w:rFonts w:cs="TimesNewRomanPSMT"/>
          <w:lang w:val="en-US"/>
        </w:rPr>
      </w:pPr>
    </w:p>
    <w:p w14:paraId="120D85BD" w14:textId="456F311C" w:rsidR="00DF6CE8" w:rsidRPr="00BF6157" w:rsidRDefault="00DF6CE8" w:rsidP="00DF6CE8">
      <w:pPr>
        <w:widowControl w:val="0"/>
        <w:autoSpaceDE w:val="0"/>
        <w:autoSpaceDN w:val="0"/>
        <w:adjustRightInd w:val="0"/>
        <w:spacing w:after="0" w:line="240" w:lineRule="auto"/>
        <w:jc w:val="both"/>
        <w:rPr>
          <w:rFonts w:cs="TimesNewRomanPSMT"/>
          <w:lang w:val="en-US"/>
        </w:rPr>
      </w:pPr>
      <w:r w:rsidRPr="00BF6157">
        <w:rPr>
          <w:rFonts w:cs="TimesNewRomanPSMT"/>
          <w:lang w:val="en-US"/>
        </w:rPr>
        <w:t>The proposal consists of three work packages (</w:t>
      </w:r>
      <w:r w:rsidRPr="00BF6157">
        <w:rPr>
          <w:rFonts w:cs="TimesNewRomanPSMT"/>
          <w:b/>
          <w:lang w:val="en-US"/>
        </w:rPr>
        <w:t>WP</w:t>
      </w:r>
      <w:r w:rsidRPr="00BF6157">
        <w:rPr>
          <w:rFonts w:cs="TimesNewRomanPSMT"/>
          <w:lang w:val="en-US"/>
        </w:rPr>
        <w:t>)</w:t>
      </w:r>
      <w:r>
        <w:rPr>
          <w:rFonts w:cs="TimesNewRomanPSMT"/>
          <w:lang w:val="en-US"/>
        </w:rPr>
        <w:t xml:space="preserve"> </w:t>
      </w:r>
      <w:r w:rsidRPr="00BF6157">
        <w:rPr>
          <w:rFonts w:cs="TimesNewRomanPSMT"/>
          <w:lang w:val="en-US"/>
        </w:rPr>
        <w:t>(</w:t>
      </w:r>
      <w:r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2BD05603" w14:textId="77777777" w:rsidR="00DF6CE8" w:rsidRPr="00BF6157" w:rsidRDefault="00DF6CE8" w:rsidP="00DF6CE8">
      <w:pPr>
        <w:autoSpaceDE w:val="0"/>
        <w:autoSpaceDN w:val="0"/>
        <w:adjustRightInd w:val="0"/>
        <w:spacing w:after="0" w:line="240" w:lineRule="auto"/>
        <w:jc w:val="both"/>
        <w:rPr>
          <w:rFonts w:cs="Calibri"/>
          <w:lang w:val="en-US"/>
        </w:rPr>
      </w:pPr>
    </w:p>
    <w:p w14:paraId="72808D53" w14:textId="278A6C7B" w:rsidR="00DF6CE8" w:rsidRDefault="00DF6CE8" w:rsidP="00DF6CE8">
      <w:pPr>
        <w:autoSpaceDE w:val="0"/>
        <w:autoSpaceDN w:val="0"/>
        <w:adjustRightInd w:val="0"/>
        <w:spacing w:after="0" w:line="240" w:lineRule="auto"/>
        <w:jc w:val="both"/>
        <w:rPr>
          <w:rFonts w:cs="ArialNarrow"/>
          <w:color w:val="000000"/>
          <w:lang w:val="en-US"/>
        </w:rPr>
      </w:pPr>
      <w:r w:rsidRPr="00BF6157">
        <w:rPr>
          <w:rFonts w:cs="ArialNarrow"/>
          <w:b/>
          <w:color w:val="000000"/>
          <w:lang w:val="en-US"/>
        </w:rPr>
        <w:t>Table 1</w:t>
      </w:r>
      <w:r w:rsidRPr="00BF6157">
        <w:rPr>
          <w:rFonts w:cs="ArialNarrow"/>
          <w:color w:val="000000"/>
          <w:lang w:val="en-US"/>
        </w:rPr>
        <w:t xml:space="preserve"> </w:t>
      </w:r>
      <w:r>
        <w:rPr>
          <w:rFonts w:cs="ArialNarrow"/>
          <w:color w:val="000000"/>
          <w:lang w:val="en-US"/>
        </w:rPr>
        <w:t>W</w:t>
      </w:r>
      <w:r w:rsidRPr="00BF6157">
        <w:rPr>
          <w:rFonts w:cs="ArialNarrow"/>
          <w:color w:val="000000"/>
          <w:lang w:val="en-US"/>
        </w:rPr>
        <w:t xml:space="preserve">ork packages (WP) and </w:t>
      </w:r>
      <w:r>
        <w:rPr>
          <w:rFonts w:cs="ArialNarrow"/>
          <w:color w:val="000000"/>
          <w:lang w:val="en-US"/>
        </w:rPr>
        <w:t>tasks</w:t>
      </w:r>
      <w:r w:rsidRPr="00BF6157">
        <w:rPr>
          <w:rFonts w:cs="ArialNarrow"/>
          <w:color w:val="000000"/>
          <w:lang w:val="en-US"/>
        </w:rPr>
        <w:t xml:space="preserve"> of the project. Blue: </w:t>
      </w:r>
      <w:r>
        <w:rPr>
          <w:rFonts w:cs="ArialNarrow"/>
          <w:color w:val="000000"/>
          <w:lang w:val="en-US"/>
        </w:rPr>
        <w:t>fieldwork</w:t>
      </w:r>
      <w:r w:rsidRPr="00BF6157">
        <w:rPr>
          <w:rFonts w:cs="ArialNarrow"/>
          <w:color w:val="000000"/>
          <w:lang w:val="en-US"/>
        </w:rPr>
        <w:t xml:space="preserve">; </w:t>
      </w:r>
      <w:r>
        <w:rPr>
          <w:rFonts w:cs="ArialNarrow"/>
          <w:color w:val="000000"/>
          <w:lang w:val="en-US"/>
        </w:rPr>
        <w:t>yellow: laboratory work; green: data analyses and manuscript writing</w:t>
      </w:r>
      <w:r w:rsidRPr="002F374F">
        <w:rPr>
          <w:rFonts w:cs="ArialNarrow"/>
          <w:color w:val="000000"/>
          <w:lang w:val="en-US"/>
        </w:rPr>
        <w:t>.</w:t>
      </w:r>
    </w:p>
    <w:p w14:paraId="39B29465" w14:textId="1621AB9A" w:rsidR="00DF6CE8" w:rsidRPr="00F84B4C" w:rsidRDefault="00F84B4C" w:rsidP="00DF6CE8">
      <w:pPr>
        <w:autoSpaceDE w:val="0"/>
        <w:autoSpaceDN w:val="0"/>
        <w:adjustRightInd w:val="0"/>
        <w:spacing w:after="0" w:line="240" w:lineRule="auto"/>
        <w:jc w:val="both"/>
        <w:rPr>
          <w:rFonts w:cs="Calibri"/>
          <w:lang w:val="en-US"/>
        </w:rPr>
      </w:pPr>
      <w:r w:rsidRPr="00F84B4C">
        <w:rPr>
          <w:noProof/>
          <w:lang w:val="en-US"/>
        </w:rPr>
        <w:drawing>
          <wp:inline distT="0" distB="0" distL="0" distR="0" wp14:anchorId="65DA0510" wp14:editId="3CA3AA62">
            <wp:extent cx="8531860" cy="2437829"/>
            <wp:effectExtent l="0" t="0" r="254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31860" cy="2437829"/>
                    </a:xfrm>
                    <a:prstGeom prst="rect">
                      <a:avLst/>
                    </a:prstGeom>
                    <a:noFill/>
                    <a:ln>
                      <a:noFill/>
                    </a:ln>
                  </pic:spPr>
                </pic:pic>
              </a:graphicData>
            </a:graphic>
          </wp:inline>
        </w:drawing>
      </w:r>
    </w:p>
    <w:p w14:paraId="1C1C58E6" w14:textId="79F7DBB5" w:rsidR="000D3440" w:rsidRPr="00DF6CE8" w:rsidRDefault="00DF6CE8" w:rsidP="00DF6CE8">
      <w:pPr>
        <w:tabs>
          <w:tab w:val="left" w:pos="4873"/>
        </w:tabs>
        <w:rPr>
          <w:lang w:val="en-US"/>
        </w:rPr>
      </w:pPr>
      <w:r>
        <w:rPr>
          <w:lang w:val="en-US"/>
        </w:rPr>
        <w:tab/>
      </w:r>
    </w:p>
    <w:sectPr w:rsidR="000D3440" w:rsidRPr="00DF6CE8" w:rsidSect="0056123D">
      <w:type w:val="continuous"/>
      <w:pgSz w:w="16838" w:h="11906" w:orient="landscape"/>
      <w:pgMar w:top="1701"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CBAB3" w14:textId="77777777" w:rsidR="001C1DD0" w:rsidRDefault="001C1DD0" w:rsidP="003E77C2">
      <w:pPr>
        <w:spacing w:after="0" w:line="240" w:lineRule="auto"/>
      </w:pPr>
      <w:r>
        <w:separator/>
      </w:r>
    </w:p>
  </w:endnote>
  <w:endnote w:type="continuationSeparator" w:id="0">
    <w:p w14:paraId="18AFA279" w14:textId="77777777" w:rsidR="001C1DD0" w:rsidRDefault="001C1DD0"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FD13AF" w14:textId="77777777" w:rsidR="001C1DD0" w:rsidRDefault="001C1DD0" w:rsidP="003E77C2">
      <w:pPr>
        <w:spacing w:after="0" w:line="240" w:lineRule="auto"/>
      </w:pPr>
      <w:r>
        <w:separator/>
      </w:r>
    </w:p>
  </w:footnote>
  <w:footnote w:type="continuationSeparator" w:id="0">
    <w:p w14:paraId="2A58D012" w14:textId="77777777" w:rsidR="001C1DD0" w:rsidRDefault="001C1DD0" w:rsidP="003E77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04D22"/>
    <w:rsid w:val="0000726D"/>
    <w:rsid w:val="00010174"/>
    <w:rsid w:val="00013C03"/>
    <w:rsid w:val="000225DE"/>
    <w:rsid w:val="0002537A"/>
    <w:rsid w:val="000364B8"/>
    <w:rsid w:val="000502F5"/>
    <w:rsid w:val="000608C1"/>
    <w:rsid w:val="000654B6"/>
    <w:rsid w:val="00067C1F"/>
    <w:rsid w:val="00075AD0"/>
    <w:rsid w:val="000870D6"/>
    <w:rsid w:val="000948BC"/>
    <w:rsid w:val="00096866"/>
    <w:rsid w:val="000A4ABE"/>
    <w:rsid w:val="000B3833"/>
    <w:rsid w:val="000B3881"/>
    <w:rsid w:val="000C21BC"/>
    <w:rsid w:val="000C3F03"/>
    <w:rsid w:val="000C4E1F"/>
    <w:rsid w:val="000C5A21"/>
    <w:rsid w:val="000C7733"/>
    <w:rsid w:val="000D1A4B"/>
    <w:rsid w:val="000D3440"/>
    <w:rsid w:val="000D5BE7"/>
    <w:rsid w:val="000E2C2C"/>
    <w:rsid w:val="000F36A6"/>
    <w:rsid w:val="001001E0"/>
    <w:rsid w:val="00101A10"/>
    <w:rsid w:val="00111DF9"/>
    <w:rsid w:val="00123CC6"/>
    <w:rsid w:val="00123E81"/>
    <w:rsid w:val="001256B6"/>
    <w:rsid w:val="00132C01"/>
    <w:rsid w:val="00132F3B"/>
    <w:rsid w:val="0013512B"/>
    <w:rsid w:val="001378A2"/>
    <w:rsid w:val="00144F7B"/>
    <w:rsid w:val="00150E06"/>
    <w:rsid w:val="001516D3"/>
    <w:rsid w:val="00160123"/>
    <w:rsid w:val="0016152A"/>
    <w:rsid w:val="00166FF3"/>
    <w:rsid w:val="00180CE0"/>
    <w:rsid w:val="001A616D"/>
    <w:rsid w:val="001B37BB"/>
    <w:rsid w:val="001C1A27"/>
    <w:rsid w:val="001C1DD0"/>
    <w:rsid w:val="001D0652"/>
    <w:rsid w:val="001E77FE"/>
    <w:rsid w:val="001F1E62"/>
    <w:rsid w:val="001F42DD"/>
    <w:rsid w:val="001F5F03"/>
    <w:rsid w:val="00200C34"/>
    <w:rsid w:val="002048CE"/>
    <w:rsid w:val="00207B43"/>
    <w:rsid w:val="002141E6"/>
    <w:rsid w:val="0022442B"/>
    <w:rsid w:val="00226142"/>
    <w:rsid w:val="0024145E"/>
    <w:rsid w:val="00244FE7"/>
    <w:rsid w:val="00263B0A"/>
    <w:rsid w:val="0027729E"/>
    <w:rsid w:val="0028080C"/>
    <w:rsid w:val="002A3DE4"/>
    <w:rsid w:val="002A5D9B"/>
    <w:rsid w:val="002A66B4"/>
    <w:rsid w:val="002C266A"/>
    <w:rsid w:val="002D11E6"/>
    <w:rsid w:val="002E10A5"/>
    <w:rsid w:val="002E3BEC"/>
    <w:rsid w:val="002E5150"/>
    <w:rsid w:val="002F3165"/>
    <w:rsid w:val="002F35D0"/>
    <w:rsid w:val="002F374F"/>
    <w:rsid w:val="002F3F9E"/>
    <w:rsid w:val="00324022"/>
    <w:rsid w:val="00325262"/>
    <w:rsid w:val="0032540A"/>
    <w:rsid w:val="0032720C"/>
    <w:rsid w:val="003319D2"/>
    <w:rsid w:val="00334804"/>
    <w:rsid w:val="00336A0D"/>
    <w:rsid w:val="00340163"/>
    <w:rsid w:val="003403A5"/>
    <w:rsid w:val="00341201"/>
    <w:rsid w:val="0035246F"/>
    <w:rsid w:val="00354703"/>
    <w:rsid w:val="00356701"/>
    <w:rsid w:val="00362D47"/>
    <w:rsid w:val="00363D84"/>
    <w:rsid w:val="0037531E"/>
    <w:rsid w:val="00380E0B"/>
    <w:rsid w:val="0038535A"/>
    <w:rsid w:val="00392CA6"/>
    <w:rsid w:val="00395833"/>
    <w:rsid w:val="0039647E"/>
    <w:rsid w:val="003C3AD9"/>
    <w:rsid w:val="003D0197"/>
    <w:rsid w:val="003D6CC6"/>
    <w:rsid w:val="003E77C2"/>
    <w:rsid w:val="003F26E3"/>
    <w:rsid w:val="004017D5"/>
    <w:rsid w:val="00401DFE"/>
    <w:rsid w:val="00403F16"/>
    <w:rsid w:val="00415A42"/>
    <w:rsid w:val="00434387"/>
    <w:rsid w:val="00437BF4"/>
    <w:rsid w:val="004471EA"/>
    <w:rsid w:val="00454E96"/>
    <w:rsid w:val="004701E3"/>
    <w:rsid w:val="00476D92"/>
    <w:rsid w:val="00477BCE"/>
    <w:rsid w:val="004823FA"/>
    <w:rsid w:val="00491CA0"/>
    <w:rsid w:val="004A096D"/>
    <w:rsid w:val="004A7DFC"/>
    <w:rsid w:val="004B37D0"/>
    <w:rsid w:val="004C5281"/>
    <w:rsid w:val="004D6313"/>
    <w:rsid w:val="004F519F"/>
    <w:rsid w:val="00511FCD"/>
    <w:rsid w:val="0052640C"/>
    <w:rsid w:val="005277A6"/>
    <w:rsid w:val="00531BE9"/>
    <w:rsid w:val="005340B0"/>
    <w:rsid w:val="005353DC"/>
    <w:rsid w:val="00535DAE"/>
    <w:rsid w:val="00544CA4"/>
    <w:rsid w:val="00557B98"/>
    <w:rsid w:val="0056111B"/>
    <w:rsid w:val="0056123D"/>
    <w:rsid w:val="00581C67"/>
    <w:rsid w:val="00585E4B"/>
    <w:rsid w:val="005A344D"/>
    <w:rsid w:val="005A640E"/>
    <w:rsid w:val="005B1914"/>
    <w:rsid w:val="005C0080"/>
    <w:rsid w:val="005C26E8"/>
    <w:rsid w:val="005C6412"/>
    <w:rsid w:val="005D3AEF"/>
    <w:rsid w:val="005E09D3"/>
    <w:rsid w:val="005E0F57"/>
    <w:rsid w:val="005E635B"/>
    <w:rsid w:val="0060124A"/>
    <w:rsid w:val="0061202A"/>
    <w:rsid w:val="00614D91"/>
    <w:rsid w:val="006178B5"/>
    <w:rsid w:val="006206CD"/>
    <w:rsid w:val="006214B1"/>
    <w:rsid w:val="006226AF"/>
    <w:rsid w:val="0062283E"/>
    <w:rsid w:val="00623609"/>
    <w:rsid w:val="00624813"/>
    <w:rsid w:val="00626409"/>
    <w:rsid w:val="00631F19"/>
    <w:rsid w:val="006345D6"/>
    <w:rsid w:val="006354DA"/>
    <w:rsid w:val="00635BCD"/>
    <w:rsid w:val="00636C35"/>
    <w:rsid w:val="00642AC7"/>
    <w:rsid w:val="00660DC4"/>
    <w:rsid w:val="006614B9"/>
    <w:rsid w:val="00663988"/>
    <w:rsid w:val="006646D0"/>
    <w:rsid w:val="00674D26"/>
    <w:rsid w:val="00681D91"/>
    <w:rsid w:val="006828D3"/>
    <w:rsid w:val="006918D2"/>
    <w:rsid w:val="00693ED6"/>
    <w:rsid w:val="00697884"/>
    <w:rsid w:val="006B20C0"/>
    <w:rsid w:val="006C6F06"/>
    <w:rsid w:val="006C78B6"/>
    <w:rsid w:val="006D6537"/>
    <w:rsid w:val="006E0D13"/>
    <w:rsid w:val="006E3E65"/>
    <w:rsid w:val="006E7FA2"/>
    <w:rsid w:val="006F110C"/>
    <w:rsid w:val="006F1910"/>
    <w:rsid w:val="007004F1"/>
    <w:rsid w:val="00700550"/>
    <w:rsid w:val="00704286"/>
    <w:rsid w:val="00704791"/>
    <w:rsid w:val="00705C17"/>
    <w:rsid w:val="007147E1"/>
    <w:rsid w:val="00720C05"/>
    <w:rsid w:val="007246A0"/>
    <w:rsid w:val="00724C8D"/>
    <w:rsid w:val="00735802"/>
    <w:rsid w:val="00744148"/>
    <w:rsid w:val="0074421C"/>
    <w:rsid w:val="00751C82"/>
    <w:rsid w:val="00754943"/>
    <w:rsid w:val="00761B26"/>
    <w:rsid w:val="007715D7"/>
    <w:rsid w:val="00791C2D"/>
    <w:rsid w:val="00797BBC"/>
    <w:rsid w:val="00797F6D"/>
    <w:rsid w:val="007A47D3"/>
    <w:rsid w:val="007B29FA"/>
    <w:rsid w:val="007B37D2"/>
    <w:rsid w:val="007B5ADC"/>
    <w:rsid w:val="007B6009"/>
    <w:rsid w:val="007D06AF"/>
    <w:rsid w:val="007D51E4"/>
    <w:rsid w:val="007E30BA"/>
    <w:rsid w:val="008035B3"/>
    <w:rsid w:val="008061DB"/>
    <w:rsid w:val="00810C43"/>
    <w:rsid w:val="00814DEE"/>
    <w:rsid w:val="00820024"/>
    <w:rsid w:val="008219BE"/>
    <w:rsid w:val="00821DFC"/>
    <w:rsid w:val="00823EE0"/>
    <w:rsid w:val="008269E5"/>
    <w:rsid w:val="00827121"/>
    <w:rsid w:val="00851253"/>
    <w:rsid w:val="00853C44"/>
    <w:rsid w:val="00856EF7"/>
    <w:rsid w:val="00864B8E"/>
    <w:rsid w:val="0087064B"/>
    <w:rsid w:val="00874C5D"/>
    <w:rsid w:val="00882D68"/>
    <w:rsid w:val="00891B05"/>
    <w:rsid w:val="008939ED"/>
    <w:rsid w:val="008A0F07"/>
    <w:rsid w:val="008B6BE4"/>
    <w:rsid w:val="008B6F22"/>
    <w:rsid w:val="008C2C60"/>
    <w:rsid w:val="008C2F8B"/>
    <w:rsid w:val="008D2704"/>
    <w:rsid w:val="008E72EE"/>
    <w:rsid w:val="008F1FDC"/>
    <w:rsid w:val="008F3642"/>
    <w:rsid w:val="008F7585"/>
    <w:rsid w:val="0091164A"/>
    <w:rsid w:val="00914871"/>
    <w:rsid w:val="00921A72"/>
    <w:rsid w:val="00925F67"/>
    <w:rsid w:val="00932106"/>
    <w:rsid w:val="009367CF"/>
    <w:rsid w:val="009370F8"/>
    <w:rsid w:val="00966BC3"/>
    <w:rsid w:val="009837C6"/>
    <w:rsid w:val="00986FD3"/>
    <w:rsid w:val="0099558B"/>
    <w:rsid w:val="009961B2"/>
    <w:rsid w:val="00997359"/>
    <w:rsid w:val="009A2482"/>
    <w:rsid w:val="009C0DA1"/>
    <w:rsid w:val="009C75AF"/>
    <w:rsid w:val="009C7B2A"/>
    <w:rsid w:val="009D0B98"/>
    <w:rsid w:val="009E1611"/>
    <w:rsid w:val="009E2401"/>
    <w:rsid w:val="009F6FDB"/>
    <w:rsid w:val="00A00679"/>
    <w:rsid w:val="00A1602C"/>
    <w:rsid w:val="00A174EF"/>
    <w:rsid w:val="00A30E48"/>
    <w:rsid w:val="00A31CEE"/>
    <w:rsid w:val="00A40F77"/>
    <w:rsid w:val="00A41180"/>
    <w:rsid w:val="00A41A18"/>
    <w:rsid w:val="00A41CCA"/>
    <w:rsid w:val="00A53099"/>
    <w:rsid w:val="00A5597B"/>
    <w:rsid w:val="00A57827"/>
    <w:rsid w:val="00A623DE"/>
    <w:rsid w:val="00A70E8D"/>
    <w:rsid w:val="00A74461"/>
    <w:rsid w:val="00A746B6"/>
    <w:rsid w:val="00A80D2A"/>
    <w:rsid w:val="00A845DF"/>
    <w:rsid w:val="00A87A6C"/>
    <w:rsid w:val="00A97207"/>
    <w:rsid w:val="00AA5CA5"/>
    <w:rsid w:val="00AA6EB7"/>
    <w:rsid w:val="00AB2742"/>
    <w:rsid w:val="00AB636C"/>
    <w:rsid w:val="00AC1C41"/>
    <w:rsid w:val="00AC242B"/>
    <w:rsid w:val="00AC7C0B"/>
    <w:rsid w:val="00AD326D"/>
    <w:rsid w:val="00AE259C"/>
    <w:rsid w:val="00AE43DE"/>
    <w:rsid w:val="00AE708A"/>
    <w:rsid w:val="00AF4BCF"/>
    <w:rsid w:val="00B006F0"/>
    <w:rsid w:val="00B0560A"/>
    <w:rsid w:val="00B26E4E"/>
    <w:rsid w:val="00B42DD9"/>
    <w:rsid w:val="00B47A76"/>
    <w:rsid w:val="00B83738"/>
    <w:rsid w:val="00B90ADF"/>
    <w:rsid w:val="00B93BB3"/>
    <w:rsid w:val="00BA5133"/>
    <w:rsid w:val="00BA70A2"/>
    <w:rsid w:val="00BB03C8"/>
    <w:rsid w:val="00BB0599"/>
    <w:rsid w:val="00BB0A14"/>
    <w:rsid w:val="00BB5D11"/>
    <w:rsid w:val="00BC65BF"/>
    <w:rsid w:val="00BE5E2E"/>
    <w:rsid w:val="00BF471E"/>
    <w:rsid w:val="00BF4C9D"/>
    <w:rsid w:val="00BF6157"/>
    <w:rsid w:val="00C0340E"/>
    <w:rsid w:val="00C10262"/>
    <w:rsid w:val="00C1467C"/>
    <w:rsid w:val="00C17CD3"/>
    <w:rsid w:val="00C21112"/>
    <w:rsid w:val="00C27811"/>
    <w:rsid w:val="00C32680"/>
    <w:rsid w:val="00C33768"/>
    <w:rsid w:val="00C37FFE"/>
    <w:rsid w:val="00C42C19"/>
    <w:rsid w:val="00C42FDD"/>
    <w:rsid w:val="00C433A2"/>
    <w:rsid w:val="00C43A38"/>
    <w:rsid w:val="00C4667A"/>
    <w:rsid w:val="00C63912"/>
    <w:rsid w:val="00C650B8"/>
    <w:rsid w:val="00C83664"/>
    <w:rsid w:val="00C92B9A"/>
    <w:rsid w:val="00CA09D8"/>
    <w:rsid w:val="00CA13DB"/>
    <w:rsid w:val="00CB0770"/>
    <w:rsid w:val="00CC1351"/>
    <w:rsid w:val="00CD242C"/>
    <w:rsid w:val="00CD564A"/>
    <w:rsid w:val="00CE656E"/>
    <w:rsid w:val="00CF0B28"/>
    <w:rsid w:val="00CF4F54"/>
    <w:rsid w:val="00D01C3B"/>
    <w:rsid w:val="00D33F8F"/>
    <w:rsid w:val="00D4271C"/>
    <w:rsid w:val="00D51486"/>
    <w:rsid w:val="00D559D0"/>
    <w:rsid w:val="00D6147F"/>
    <w:rsid w:val="00D67499"/>
    <w:rsid w:val="00D77945"/>
    <w:rsid w:val="00D84363"/>
    <w:rsid w:val="00D86043"/>
    <w:rsid w:val="00D8727F"/>
    <w:rsid w:val="00D90A7E"/>
    <w:rsid w:val="00D932EB"/>
    <w:rsid w:val="00D9398C"/>
    <w:rsid w:val="00D93DB9"/>
    <w:rsid w:val="00DA0D3A"/>
    <w:rsid w:val="00DA1F05"/>
    <w:rsid w:val="00DA6F9F"/>
    <w:rsid w:val="00DB02C6"/>
    <w:rsid w:val="00DC115F"/>
    <w:rsid w:val="00DC5A51"/>
    <w:rsid w:val="00DC6A0D"/>
    <w:rsid w:val="00DD0444"/>
    <w:rsid w:val="00DD46C1"/>
    <w:rsid w:val="00DE0716"/>
    <w:rsid w:val="00DE07B6"/>
    <w:rsid w:val="00DE5042"/>
    <w:rsid w:val="00DE72E4"/>
    <w:rsid w:val="00DF0EAC"/>
    <w:rsid w:val="00DF51C6"/>
    <w:rsid w:val="00DF6CE8"/>
    <w:rsid w:val="00DF7D5A"/>
    <w:rsid w:val="00DF7FD2"/>
    <w:rsid w:val="00E07F9E"/>
    <w:rsid w:val="00E10CE1"/>
    <w:rsid w:val="00E14DF2"/>
    <w:rsid w:val="00E161D4"/>
    <w:rsid w:val="00E43FA1"/>
    <w:rsid w:val="00E64758"/>
    <w:rsid w:val="00E75D34"/>
    <w:rsid w:val="00E76D56"/>
    <w:rsid w:val="00E86564"/>
    <w:rsid w:val="00E91798"/>
    <w:rsid w:val="00E922BB"/>
    <w:rsid w:val="00E92A66"/>
    <w:rsid w:val="00E96F77"/>
    <w:rsid w:val="00EA6350"/>
    <w:rsid w:val="00ED1743"/>
    <w:rsid w:val="00ED519F"/>
    <w:rsid w:val="00EE4450"/>
    <w:rsid w:val="00EF2608"/>
    <w:rsid w:val="00F0061C"/>
    <w:rsid w:val="00F00968"/>
    <w:rsid w:val="00F04A93"/>
    <w:rsid w:val="00F07696"/>
    <w:rsid w:val="00F2103B"/>
    <w:rsid w:val="00F2135C"/>
    <w:rsid w:val="00F444C7"/>
    <w:rsid w:val="00F467A0"/>
    <w:rsid w:val="00F51133"/>
    <w:rsid w:val="00F552DA"/>
    <w:rsid w:val="00F57E39"/>
    <w:rsid w:val="00F64A5C"/>
    <w:rsid w:val="00F673CD"/>
    <w:rsid w:val="00F728F0"/>
    <w:rsid w:val="00F838C9"/>
    <w:rsid w:val="00F84B4C"/>
    <w:rsid w:val="00F91E13"/>
    <w:rsid w:val="00FA657C"/>
    <w:rsid w:val="00FB21C0"/>
    <w:rsid w:val="00FC0F49"/>
    <w:rsid w:val="00FC26EF"/>
    <w:rsid w:val="00FD26B1"/>
    <w:rsid w:val="00FF29B2"/>
    <w:rsid w:val="00FF35D7"/>
    <w:rsid w:val="00FF732A"/>
    <w:rsid w:val="00FF7BA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14058">
      <w:bodyDiv w:val="1"/>
      <w:marLeft w:val="0"/>
      <w:marRight w:val="0"/>
      <w:marTop w:val="0"/>
      <w:marBottom w:val="0"/>
      <w:divBdr>
        <w:top w:val="none" w:sz="0" w:space="0" w:color="auto"/>
        <w:left w:val="none" w:sz="0" w:space="0" w:color="auto"/>
        <w:bottom w:val="none" w:sz="0" w:space="0" w:color="auto"/>
        <w:right w:val="none" w:sz="0" w:space="0" w:color="auto"/>
      </w:divBdr>
    </w:div>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3D3F56"/>
    <w:rsid w:val="00422E6F"/>
    <w:rsid w:val="00540324"/>
    <w:rsid w:val="00550798"/>
    <w:rsid w:val="00566D23"/>
    <w:rsid w:val="005B6ECA"/>
    <w:rsid w:val="005F24AF"/>
    <w:rsid w:val="00604E3D"/>
    <w:rsid w:val="006979F4"/>
    <w:rsid w:val="007E5CB1"/>
    <w:rsid w:val="007F580C"/>
    <w:rsid w:val="00877F97"/>
    <w:rsid w:val="00B97BE0"/>
    <w:rsid w:val="00C1528C"/>
    <w:rsid w:val="00CB0172"/>
    <w:rsid w:val="00D00373"/>
    <w:rsid w:val="00D17C7F"/>
    <w:rsid w:val="00D22F0B"/>
    <w:rsid w:val="00DE3F6C"/>
    <w:rsid w:val="00EB181B"/>
    <w:rsid w:val="00FB4BE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4.xml><?xml version="1.0" encoding="utf-8"?>
<ds:datastoreItem xmlns:ds="http://schemas.openxmlformats.org/officeDocument/2006/customXml" ds:itemID="{9AC5C031-60F3-4623-A31B-F7D6AEC6A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0</Pages>
  <Words>26254</Words>
  <Characters>149649</Characters>
  <Application>Microsoft Office Word</Application>
  <DocSecurity>0</DocSecurity>
  <Lines>1247</Lines>
  <Paragraphs>351</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75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cp:lastModifiedBy>
  <cp:revision>16</cp:revision>
  <cp:lastPrinted>2018-06-20T06:59:00Z</cp:lastPrinted>
  <dcterms:created xsi:type="dcterms:W3CDTF">2018-12-02T08:48:00Z</dcterms:created>
  <dcterms:modified xsi:type="dcterms:W3CDTF">2018-12-0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phytologist</vt:lpwstr>
  </property>
  <property fmtid="{D5CDD505-2E9C-101B-9397-08002B2CF9AE}" pid="19" name="Mendeley Recent Style Name 7_1">
    <vt:lpwstr>New Phytologist</vt:lpwstr>
  </property>
  <property fmtid="{D5CDD505-2E9C-101B-9397-08002B2CF9AE}" pid="20" name="Mendeley Recent Style Id 8_1">
    <vt:lpwstr>http://www.zotero.org/styles/vancouver-superscript</vt:lpwstr>
  </property>
  <property fmtid="{D5CDD505-2E9C-101B-9397-08002B2CF9AE}" pid="21" name="Mendeley Recent Style Name 8_1">
    <vt:lpwstr>Vancouver (superscript)</vt:lpwstr>
  </property>
  <property fmtid="{D5CDD505-2E9C-101B-9397-08002B2CF9AE}" pid="22" name="Mendeley Recent Style Id 9_1">
    <vt:lpwstr>http://www.zotero.org/styles/vancouver-superscript-brackets-only-year</vt:lpwstr>
  </property>
  <property fmtid="{D5CDD505-2E9C-101B-9397-08002B2CF9AE}" pid="23" name="Mendeley Recent Style Name 9_1">
    <vt:lpwstr>Vancouver (superscript, brackets, only year in date)</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vancouver-superscript</vt:lpwstr>
  </property>
</Properties>
</file>